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5436D" w14:textId="77777777" w:rsidR="006D2916" w:rsidRDefault="006D2916" w:rsidP="006D2916">
      <w:pPr>
        <w:pStyle w:val="Title"/>
        <w:jc w:val="left"/>
      </w:pPr>
      <w:r>
        <w:tab/>
      </w:r>
    </w:p>
    <w:p w14:paraId="366860D3" w14:textId="77777777" w:rsidR="006D2916" w:rsidRDefault="006D2916" w:rsidP="006D2916">
      <w:pPr>
        <w:pStyle w:val="Title"/>
        <w:jc w:val="left"/>
      </w:pPr>
    </w:p>
    <w:p w14:paraId="5D574948" w14:textId="77777777" w:rsidR="006D2916" w:rsidRDefault="006D2916" w:rsidP="006D2916"/>
    <w:p w14:paraId="78A325B2" w14:textId="77777777" w:rsidR="006D2916" w:rsidRDefault="006D2916" w:rsidP="006D2916"/>
    <w:p w14:paraId="25EA1600" w14:textId="77777777" w:rsidR="006D2916" w:rsidRDefault="006D2916" w:rsidP="006D2916"/>
    <w:p w14:paraId="205ACD0D" w14:textId="77777777" w:rsidR="006D2916" w:rsidRPr="006633E6" w:rsidRDefault="006D2916" w:rsidP="006D2916"/>
    <w:p w14:paraId="56793766" w14:textId="77777777" w:rsidR="006D2916" w:rsidRDefault="006D2916" w:rsidP="006D2916"/>
    <w:p w14:paraId="034F2F6E" w14:textId="77777777" w:rsidR="006D2916" w:rsidRDefault="006D2916" w:rsidP="006D2916"/>
    <w:p w14:paraId="0FDB4D9B" w14:textId="77777777" w:rsidR="006D2916" w:rsidRDefault="006D2916" w:rsidP="006D2916"/>
    <w:p w14:paraId="6B3CE117" w14:textId="77777777" w:rsidR="006D2916" w:rsidRDefault="006D2916" w:rsidP="006D2916"/>
    <w:p w14:paraId="19941F87" w14:textId="77777777" w:rsidR="006D2916" w:rsidRDefault="006D2916" w:rsidP="006D2916"/>
    <w:p w14:paraId="628A2E5F" w14:textId="77777777" w:rsidR="006D2916" w:rsidRDefault="006D2916" w:rsidP="006D2916"/>
    <w:p w14:paraId="6A21D26B" w14:textId="77777777" w:rsidR="006D2916" w:rsidRPr="000C0579" w:rsidRDefault="006D2916" w:rsidP="006D2916"/>
    <w:p w14:paraId="2E923FE5" w14:textId="5F56B8C1" w:rsidR="006D2916" w:rsidRDefault="002768FE" w:rsidP="006D2916">
      <w:pPr>
        <w:pStyle w:val="Title"/>
      </w:pPr>
      <w:r>
        <w:t>SDV602 Project Milestone 1</w:t>
      </w:r>
    </w:p>
    <w:p w14:paraId="3BA9F2AF" w14:textId="77777777" w:rsidR="006D2916" w:rsidRPr="000C0579" w:rsidRDefault="006D2916" w:rsidP="006D2916">
      <w:pPr>
        <w:jc w:val="center"/>
      </w:pPr>
    </w:p>
    <w:p w14:paraId="01CFE9C9" w14:textId="77777777" w:rsidR="006D2916" w:rsidRDefault="006D2916" w:rsidP="006D2916">
      <w:pPr>
        <w:pStyle w:val="Title"/>
      </w:pPr>
      <w:r>
        <w:t>Mark Christison</w:t>
      </w:r>
    </w:p>
    <w:p w14:paraId="20487F11" w14:textId="77777777" w:rsidR="006D2916" w:rsidRDefault="006D2916" w:rsidP="006D2916">
      <w:pPr>
        <w:jc w:val="center"/>
      </w:pPr>
    </w:p>
    <w:p w14:paraId="183F67C0" w14:textId="77777777" w:rsidR="006D2916" w:rsidRPr="006633E6" w:rsidRDefault="006D2916" w:rsidP="006D2916">
      <w:pPr>
        <w:jc w:val="center"/>
      </w:pPr>
      <w:r>
        <w:t>Nelson Marlborough Institute of Technology, New Zealand</w:t>
      </w:r>
    </w:p>
    <w:p w14:paraId="537C008C" w14:textId="77777777" w:rsidR="006D2916" w:rsidRDefault="006D2916" w:rsidP="006D2916"/>
    <w:p w14:paraId="572DE5DB" w14:textId="77777777" w:rsidR="006D2916" w:rsidRDefault="006D2916" w:rsidP="006D2916"/>
    <w:p w14:paraId="16D7EB16" w14:textId="77777777" w:rsidR="006D2916" w:rsidRDefault="006D2916" w:rsidP="006D2916"/>
    <w:p w14:paraId="74626D60" w14:textId="77777777" w:rsidR="006D2916" w:rsidRDefault="006D2916" w:rsidP="006D2916"/>
    <w:p w14:paraId="7F0AF987" w14:textId="77777777" w:rsidR="006D2916" w:rsidRDefault="006D2916" w:rsidP="006D2916"/>
    <w:p w14:paraId="6313A168" w14:textId="77777777" w:rsidR="006D2916" w:rsidRDefault="006D2916" w:rsidP="006D2916"/>
    <w:p w14:paraId="03240C3E" w14:textId="77777777" w:rsidR="006D2916" w:rsidRDefault="006D2916" w:rsidP="006D2916"/>
    <w:p w14:paraId="18F66ADC" w14:textId="77777777" w:rsidR="006D2916" w:rsidRDefault="006D2916" w:rsidP="006D2916"/>
    <w:p w14:paraId="406E4693" w14:textId="77777777" w:rsidR="006D2916" w:rsidRDefault="006D2916" w:rsidP="006D2916"/>
    <w:p w14:paraId="61965F46" w14:textId="77777777" w:rsidR="006D2916" w:rsidRDefault="006D2916" w:rsidP="006D2916"/>
    <w:p w14:paraId="60D1F385" w14:textId="77777777" w:rsidR="006D2916" w:rsidRDefault="006D2916" w:rsidP="006D2916"/>
    <w:p w14:paraId="71780F27" w14:textId="77777777" w:rsidR="006D2916" w:rsidRDefault="006D2916" w:rsidP="006D2916"/>
    <w:p w14:paraId="25EA4334" w14:textId="77777777" w:rsidR="006D2916" w:rsidRDefault="006D2916" w:rsidP="006D2916"/>
    <w:p w14:paraId="2720FB6F" w14:textId="77777777" w:rsidR="006D2916" w:rsidRDefault="006D2916" w:rsidP="006D2916"/>
    <w:p w14:paraId="375A8720" w14:textId="77777777" w:rsidR="006D2916" w:rsidRDefault="006D2916" w:rsidP="006D2916"/>
    <w:p w14:paraId="26FE9A23" w14:textId="77777777" w:rsidR="006D2916" w:rsidRDefault="006D2916" w:rsidP="006D2916"/>
    <w:bookmarkStart w:id="0" w:name="_Toc79994188" w:displacedByCustomXml="next"/>
    <w:sdt>
      <w:sdtPr>
        <w:rPr>
          <w:rFonts w:eastAsiaTheme="minorHAnsi" w:cstheme="minorBidi"/>
          <w:b/>
          <w:bCs/>
          <w:szCs w:val="24"/>
        </w:rPr>
        <w:id w:val="1309902578"/>
        <w:docPartObj>
          <w:docPartGallery w:val="Table of Contents"/>
          <w:docPartUnique/>
        </w:docPartObj>
      </w:sdtPr>
      <w:sdtEndPr>
        <w:rPr>
          <w:b w:val="0"/>
          <w:bCs w:val="0"/>
          <w:noProof/>
        </w:rPr>
      </w:sdtEndPr>
      <w:sdtContent>
        <w:p w14:paraId="106BFD72" w14:textId="77777777" w:rsidR="006D2916" w:rsidRPr="006D2916" w:rsidRDefault="006D2916" w:rsidP="006D2916">
          <w:pPr>
            <w:pStyle w:val="TOCHeading"/>
            <w:rPr>
              <w:b/>
              <w:bCs/>
            </w:rPr>
          </w:pPr>
          <w:r w:rsidRPr="006D2916">
            <w:rPr>
              <w:b/>
              <w:bCs/>
            </w:rPr>
            <w:t>Contents</w:t>
          </w:r>
          <w:bookmarkEnd w:id="0"/>
        </w:p>
        <w:p w14:paraId="3D0A1E85" w14:textId="56B67B51" w:rsidR="009F2845" w:rsidRDefault="006D2916">
          <w:pPr>
            <w:pStyle w:val="TOC1"/>
            <w:tabs>
              <w:tab w:val="right" w:leader="dot" w:pos="9016"/>
            </w:tabs>
            <w:rPr>
              <w:rFonts w:asciiTheme="minorHAnsi" w:eastAsiaTheme="minorEastAsia" w:hAnsiTheme="minorHAnsi"/>
              <w:noProof/>
              <w:sz w:val="22"/>
              <w:szCs w:val="22"/>
              <w:lang w:val="en-NZ" w:eastAsia="en-NZ"/>
            </w:rPr>
          </w:pPr>
          <w:r>
            <w:fldChar w:fldCharType="begin"/>
          </w:r>
          <w:r>
            <w:instrText xml:space="preserve"> TOC \o "1-3" \h \z \u </w:instrText>
          </w:r>
          <w:r>
            <w:fldChar w:fldCharType="separate"/>
          </w:r>
          <w:hyperlink w:anchor="_Toc79994188" w:history="1">
            <w:r w:rsidR="009F2845" w:rsidRPr="00454C8A">
              <w:rPr>
                <w:rStyle w:val="Hyperlink"/>
                <w:b/>
                <w:bCs/>
                <w:noProof/>
              </w:rPr>
              <w:t>Contents</w:t>
            </w:r>
            <w:r w:rsidR="009F2845">
              <w:rPr>
                <w:noProof/>
                <w:webHidden/>
              </w:rPr>
              <w:tab/>
            </w:r>
            <w:r w:rsidR="009F2845">
              <w:rPr>
                <w:noProof/>
                <w:webHidden/>
              </w:rPr>
              <w:fldChar w:fldCharType="begin"/>
            </w:r>
            <w:r w:rsidR="009F2845">
              <w:rPr>
                <w:noProof/>
                <w:webHidden/>
              </w:rPr>
              <w:instrText xml:space="preserve"> PAGEREF _Toc79994188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4841B50C" w14:textId="62B25954" w:rsidR="009F2845" w:rsidRDefault="008D206F">
          <w:pPr>
            <w:pStyle w:val="TOC1"/>
            <w:tabs>
              <w:tab w:val="right" w:leader="dot" w:pos="9016"/>
            </w:tabs>
            <w:rPr>
              <w:rFonts w:asciiTheme="minorHAnsi" w:eastAsiaTheme="minorEastAsia" w:hAnsiTheme="minorHAnsi"/>
              <w:noProof/>
              <w:sz w:val="22"/>
              <w:szCs w:val="22"/>
              <w:lang w:val="en-NZ" w:eastAsia="en-NZ"/>
            </w:rPr>
          </w:pPr>
          <w:hyperlink w:anchor="_Toc79994189" w:history="1">
            <w:r w:rsidR="009F2845" w:rsidRPr="00454C8A">
              <w:rPr>
                <w:rStyle w:val="Hyperlink"/>
                <w:noProof/>
              </w:rPr>
              <w:t>Description of Application</w:t>
            </w:r>
            <w:r w:rsidR="009F2845">
              <w:rPr>
                <w:noProof/>
                <w:webHidden/>
              </w:rPr>
              <w:tab/>
            </w:r>
            <w:r w:rsidR="009F2845">
              <w:rPr>
                <w:noProof/>
                <w:webHidden/>
              </w:rPr>
              <w:fldChar w:fldCharType="begin"/>
            </w:r>
            <w:r w:rsidR="009F2845">
              <w:rPr>
                <w:noProof/>
                <w:webHidden/>
              </w:rPr>
              <w:instrText xml:space="preserve"> PAGEREF _Toc79994189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1BCB7A4F" w14:textId="4B6CFD74" w:rsidR="009F2845" w:rsidRDefault="008D206F">
          <w:pPr>
            <w:pStyle w:val="TOC2"/>
            <w:tabs>
              <w:tab w:val="right" w:leader="dot" w:pos="9016"/>
            </w:tabs>
            <w:rPr>
              <w:rFonts w:asciiTheme="minorHAnsi" w:eastAsiaTheme="minorEastAsia" w:hAnsiTheme="minorHAnsi"/>
              <w:noProof/>
              <w:sz w:val="22"/>
              <w:szCs w:val="22"/>
              <w:lang w:val="en-NZ" w:eastAsia="en-NZ"/>
            </w:rPr>
          </w:pPr>
          <w:hyperlink w:anchor="_Toc79994190" w:history="1">
            <w:r w:rsidR="009F2845" w:rsidRPr="00454C8A">
              <w:rPr>
                <w:rStyle w:val="Hyperlink"/>
                <w:noProof/>
              </w:rPr>
              <w:t>Scientific Motivation</w:t>
            </w:r>
            <w:r w:rsidR="009F2845">
              <w:rPr>
                <w:noProof/>
                <w:webHidden/>
              </w:rPr>
              <w:tab/>
            </w:r>
            <w:r w:rsidR="009F2845">
              <w:rPr>
                <w:noProof/>
                <w:webHidden/>
              </w:rPr>
              <w:fldChar w:fldCharType="begin"/>
            </w:r>
            <w:r w:rsidR="009F2845">
              <w:rPr>
                <w:noProof/>
                <w:webHidden/>
              </w:rPr>
              <w:instrText xml:space="preserve"> PAGEREF _Toc79994190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681FE038" w14:textId="64F7FB18" w:rsidR="009F2845" w:rsidRDefault="008D206F">
          <w:pPr>
            <w:pStyle w:val="TOC1"/>
            <w:tabs>
              <w:tab w:val="right" w:leader="dot" w:pos="9016"/>
            </w:tabs>
            <w:rPr>
              <w:rFonts w:asciiTheme="minorHAnsi" w:eastAsiaTheme="minorEastAsia" w:hAnsiTheme="minorHAnsi"/>
              <w:noProof/>
              <w:sz w:val="22"/>
              <w:szCs w:val="22"/>
              <w:lang w:val="en-NZ" w:eastAsia="en-NZ"/>
            </w:rPr>
          </w:pPr>
          <w:hyperlink w:anchor="_Toc79994191" w:history="1">
            <w:r w:rsidR="009F2845" w:rsidRPr="00454C8A">
              <w:rPr>
                <w:rStyle w:val="Hyperlink"/>
                <w:noProof/>
              </w:rPr>
              <w:t>Storyboards</w:t>
            </w:r>
            <w:r w:rsidR="009F2845">
              <w:rPr>
                <w:noProof/>
                <w:webHidden/>
              </w:rPr>
              <w:tab/>
            </w:r>
            <w:r w:rsidR="009F2845">
              <w:rPr>
                <w:noProof/>
                <w:webHidden/>
              </w:rPr>
              <w:fldChar w:fldCharType="begin"/>
            </w:r>
            <w:r w:rsidR="009F2845">
              <w:rPr>
                <w:noProof/>
                <w:webHidden/>
              </w:rPr>
              <w:instrText xml:space="preserve"> PAGEREF _Toc79994191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29E9B50A" w14:textId="0429D8AC" w:rsidR="009F2845" w:rsidRDefault="008D206F">
          <w:pPr>
            <w:pStyle w:val="TOC2"/>
            <w:tabs>
              <w:tab w:val="right" w:leader="dot" w:pos="9016"/>
            </w:tabs>
            <w:rPr>
              <w:rFonts w:asciiTheme="minorHAnsi" w:eastAsiaTheme="minorEastAsia" w:hAnsiTheme="minorHAnsi"/>
              <w:noProof/>
              <w:sz w:val="22"/>
              <w:szCs w:val="22"/>
              <w:lang w:val="en-NZ" w:eastAsia="en-NZ"/>
            </w:rPr>
          </w:pPr>
          <w:hyperlink w:anchor="_Toc79994192" w:history="1">
            <w:r w:rsidR="009F2845" w:rsidRPr="00454C8A">
              <w:rPr>
                <w:rStyle w:val="Hyperlink"/>
                <w:noProof/>
              </w:rPr>
              <w:t>Login</w:t>
            </w:r>
            <w:r w:rsidR="009F2845">
              <w:rPr>
                <w:noProof/>
                <w:webHidden/>
              </w:rPr>
              <w:tab/>
            </w:r>
            <w:r w:rsidR="009F2845">
              <w:rPr>
                <w:noProof/>
                <w:webHidden/>
              </w:rPr>
              <w:fldChar w:fldCharType="begin"/>
            </w:r>
            <w:r w:rsidR="009F2845">
              <w:rPr>
                <w:noProof/>
                <w:webHidden/>
              </w:rPr>
              <w:instrText xml:space="preserve"> PAGEREF _Toc79994192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05D2FB4E" w14:textId="002C33C4" w:rsidR="009F2845" w:rsidRDefault="008D206F">
          <w:pPr>
            <w:pStyle w:val="TOC2"/>
            <w:tabs>
              <w:tab w:val="right" w:leader="dot" w:pos="9016"/>
            </w:tabs>
            <w:rPr>
              <w:rFonts w:asciiTheme="minorHAnsi" w:eastAsiaTheme="minorEastAsia" w:hAnsiTheme="minorHAnsi"/>
              <w:noProof/>
              <w:sz w:val="22"/>
              <w:szCs w:val="22"/>
              <w:lang w:val="en-NZ" w:eastAsia="en-NZ"/>
            </w:rPr>
          </w:pPr>
          <w:hyperlink w:anchor="_Toc79994193" w:history="1">
            <w:r w:rsidR="009F2845" w:rsidRPr="00454C8A">
              <w:rPr>
                <w:rStyle w:val="Hyperlink"/>
                <w:noProof/>
              </w:rPr>
              <w:t>Data</w:t>
            </w:r>
            <w:r w:rsidR="009F2845">
              <w:rPr>
                <w:noProof/>
                <w:webHidden/>
              </w:rPr>
              <w:tab/>
            </w:r>
            <w:r w:rsidR="009F2845">
              <w:rPr>
                <w:noProof/>
                <w:webHidden/>
              </w:rPr>
              <w:fldChar w:fldCharType="begin"/>
            </w:r>
            <w:r w:rsidR="009F2845">
              <w:rPr>
                <w:noProof/>
                <w:webHidden/>
              </w:rPr>
              <w:instrText xml:space="preserve"> PAGEREF _Toc79994193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09FF9B6F" w14:textId="0A1D3263" w:rsidR="009F2845" w:rsidRDefault="008D206F">
          <w:pPr>
            <w:pStyle w:val="TOC2"/>
            <w:tabs>
              <w:tab w:val="right" w:leader="dot" w:pos="9016"/>
            </w:tabs>
            <w:rPr>
              <w:rFonts w:asciiTheme="minorHAnsi" w:eastAsiaTheme="minorEastAsia" w:hAnsiTheme="minorHAnsi"/>
              <w:noProof/>
              <w:sz w:val="22"/>
              <w:szCs w:val="22"/>
              <w:lang w:val="en-NZ" w:eastAsia="en-NZ"/>
            </w:rPr>
          </w:pPr>
          <w:hyperlink w:anchor="_Toc79994194" w:history="1">
            <w:r w:rsidR="009F2845" w:rsidRPr="00454C8A">
              <w:rPr>
                <w:rStyle w:val="Hyperlink"/>
                <w:noProof/>
              </w:rPr>
              <w:t>Chat</w:t>
            </w:r>
            <w:r w:rsidR="009F2845">
              <w:rPr>
                <w:noProof/>
                <w:webHidden/>
              </w:rPr>
              <w:tab/>
            </w:r>
            <w:r w:rsidR="009F2845">
              <w:rPr>
                <w:noProof/>
                <w:webHidden/>
              </w:rPr>
              <w:fldChar w:fldCharType="begin"/>
            </w:r>
            <w:r w:rsidR="009F2845">
              <w:rPr>
                <w:noProof/>
                <w:webHidden/>
              </w:rPr>
              <w:instrText xml:space="preserve"> PAGEREF _Toc79994194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2DFA985D" w14:textId="580E3EED" w:rsidR="009F2845" w:rsidRDefault="008D206F">
          <w:pPr>
            <w:pStyle w:val="TOC2"/>
            <w:tabs>
              <w:tab w:val="right" w:leader="dot" w:pos="9016"/>
            </w:tabs>
            <w:rPr>
              <w:rFonts w:asciiTheme="minorHAnsi" w:eastAsiaTheme="minorEastAsia" w:hAnsiTheme="minorHAnsi"/>
              <w:noProof/>
              <w:sz w:val="22"/>
              <w:szCs w:val="22"/>
              <w:lang w:val="en-NZ" w:eastAsia="en-NZ"/>
            </w:rPr>
          </w:pPr>
          <w:hyperlink w:anchor="_Toc79994195" w:history="1">
            <w:r w:rsidR="009F2845" w:rsidRPr="00454C8A">
              <w:rPr>
                <w:rStyle w:val="Hyperlink"/>
                <w:noProof/>
              </w:rPr>
              <w:t>Settings</w:t>
            </w:r>
            <w:r w:rsidR="009F2845">
              <w:rPr>
                <w:noProof/>
                <w:webHidden/>
              </w:rPr>
              <w:tab/>
            </w:r>
            <w:r w:rsidR="009F2845">
              <w:rPr>
                <w:noProof/>
                <w:webHidden/>
              </w:rPr>
              <w:fldChar w:fldCharType="begin"/>
            </w:r>
            <w:r w:rsidR="009F2845">
              <w:rPr>
                <w:noProof/>
                <w:webHidden/>
              </w:rPr>
              <w:instrText xml:space="preserve"> PAGEREF _Toc79994195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01B3F39E" w14:textId="16735299" w:rsidR="009F2845" w:rsidRDefault="008D206F">
          <w:pPr>
            <w:pStyle w:val="TOC1"/>
            <w:tabs>
              <w:tab w:val="right" w:leader="dot" w:pos="9016"/>
            </w:tabs>
            <w:rPr>
              <w:rFonts w:asciiTheme="minorHAnsi" w:eastAsiaTheme="minorEastAsia" w:hAnsiTheme="minorHAnsi"/>
              <w:noProof/>
              <w:sz w:val="22"/>
              <w:szCs w:val="22"/>
              <w:lang w:val="en-NZ" w:eastAsia="en-NZ"/>
            </w:rPr>
          </w:pPr>
          <w:hyperlink w:anchor="_Toc79994196" w:history="1">
            <w:r w:rsidR="009F2845" w:rsidRPr="00454C8A">
              <w:rPr>
                <w:rStyle w:val="Hyperlink"/>
                <w:noProof/>
              </w:rPr>
              <w:t>Test Scripts</w:t>
            </w:r>
            <w:r w:rsidR="009F2845">
              <w:rPr>
                <w:noProof/>
                <w:webHidden/>
              </w:rPr>
              <w:tab/>
            </w:r>
            <w:r w:rsidR="009F2845">
              <w:rPr>
                <w:noProof/>
                <w:webHidden/>
              </w:rPr>
              <w:fldChar w:fldCharType="begin"/>
            </w:r>
            <w:r w:rsidR="009F2845">
              <w:rPr>
                <w:noProof/>
                <w:webHidden/>
              </w:rPr>
              <w:instrText xml:space="preserve"> PAGEREF _Toc79994196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6F95A0FA" w14:textId="353AD642" w:rsidR="009F2845" w:rsidRDefault="008D206F">
          <w:pPr>
            <w:pStyle w:val="TOC1"/>
            <w:tabs>
              <w:tab w:val="right" w:leader="dot" w:pos="9016"/>
            </w:tabs>
            <w:rPr>
              <w:rFonts w:asciiTheme="minorHAnsi" w:eastAsiaTheme="minorEastAsia" w:hAnsiTheme="minorHAnsi"/>
              <w:noProof/>
              <w:sz w:val="22"/>
              <w:szCs w:val="22"/>
              <w:lang w:val="en-NZ" w:eastAsia="en-NZ"/>
            </w:rPr>
          </w:pPr>
          <w:hyperlink w:anchor="_Toc79994197" w:history="1">
            <w:r w:rsidR="009F2845" w:rsidRPr="00454C8A">
              <w:rPr>
                <w:rStyle w:val="Hyperlink"/>
                <w:noProof/>
              </w:rPr>
              <w:t>Coding Practices</w:t>
            </w:r>
            <w:r w:rsidR="009F2845">
              <w:rPr>
                <w:noProof/>
                <w:webHidden/>
              </w:rPr>
              <w:tab/>
            </w:r>
            <w:r w:rsidR="009F2845">
              <w:rPr>
                <w:noProof/>
                <w:webHidden/>
              </w:rPr>
              <w:fldChar w:fldCharType="begin"/>
            </w:r>
            <w:r w:rsidR="009F2845">
              <w:rPr>
                <w:noProof/>
                <w:webHidden/>
              </w:rPr>
              <w:instrText xml:space="preserve"> PAGEREF _Toc79994197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5A4D99F2" w14:textId="34D2B373" w:rsidR="009F2845" w:rsidRDefault="008D206F">
          <w:pPr>
            <w:pStyle w:val="TOC1"/>
            <w:tabs>
              <w:tab w:val="right" w:leader="dot" w:pos="9016"/>
            </w:tabs>
            <w:rPr>
              <w:rFonts w:asciiTheme="minorHAnsi" w:eastAsiaTheme="minorEastAsia" w:hAnsiTheme="minorHAnsi"/>
              <w:noProof/>
              <w:sz w:val="22"/>
              <w:szCs w:val="22"/>
              <w:lang w:val="en-NZ" w:eastAsia="en-NZ"/>
            </w:rPr>
          </w:pPr>
          <w:hyperlink w:anchor="_Toc79994198" w:history="1">
            <w:r w:rsidR="009F2845" w:rsidRPr="00454C8A">
              <w:rPr>
                <w:rStyle w:val="Hyperlink"/>
                <w:noProof/>
              </w:rPr>
              <w:t>References</w:t>
            </w:r>
            <w:r w:rsidR="009F2845">
              <w:rPr>
                <w:noProof/>
                <w:webHidden/>
              </w:rPr>
              <w:tab/>
            </w:r>
            <w:r w:rsidR="009F2845">
              <w:rPr>
                <w:noProof/>
                <w:webHidden/>
              </w:rPr>
              <w:fldChar w:fldCharType="begin"/>
            </w:r>
            <w:r w:rsidR="009F2845">
              <w:rPr>
                <w:noProof/>
                <w:webHidden/>
              </w:rPr>
              <w:instrText xml:space="preserve"> PAGEREF _Toc79994198 \h </w:instrText>
            </w:r>
            <w:r w:rsidR="009F2845">
              <w:rPr>
                <w:noProof/>
                <w:webHidden/>
              </w:rPr>
            </w:r>
            <w:r w:rsidR="009F2845">
              <w:rPr>
                <w:noProof/>
                <w:webHidden/>
              </w:rPr>
              <w:fldChar w:fldCharType="separate"/>
            </w:r>
            <w:r w:rsidR="00A92C59">
              <w:rPr>
                <w:noProof/>
                <w:webHidden/>
              </w:rPr>
              <w:t>2</w:t>
            </w:r>
            <w:r w:rsidR="009F2845">
              <w:rPr>
                <w:noProof/>
                <w:webHidden/>
              </w:rPr>
              <w:fldChar w:fldCharType="end"/>
            </w:r>
          </w:hyperlink>
        </w:p>
        <w:p w14:paraId="2088FF52" w14:textId="6E17C4E2" w:rsidR="006D2916" w:rsidRDefault="006D2916" w:rsidP="006D2916">
          <w:r>
            <w:rPr>
              <w:b/>
              <w:bCs/>
              <w:noProof/>
            </w:rPr>
            <w:fldChar w:fldCharType="end"/>
          </w:r>
        </w:p>
      </w:sdtContent>
    </w:sdt>
    <w:p w14:paraId="42B7AAC1" w14:textId="77777777" w:rsidR="006D2916" w:rsidRDefault="006D2916" w:rsidP="006D2916">
      <w:r>
        <w:t xml:space="preserve"> </w:t>
      </w:r>
      <w:r>
        <w:br w:type="page"/>
      </w:r>
    </w:p>
    <w:p w14:paraId="1B1E9046" w14:textId="6073E436" w:rsidR="006D2916" w:rsidRDefault="002768FE" w:rsidP="006D2916">
      <w:pPr>
        <w:pStyle w:val="Heading1"/>
      </w:pPr>
      <w:bookmarkStart w:id="1" w:name="_Toc79994189"/>
      <w:r>
        <w:lastRenderedPageBreak/>
        <w:t>Description of Application</w:t>
      </w:r>
      <w:bookmarkEnd w:id="1"/>
    </w:p>
    <w:p w14:paraId="5906E899" w14:textId="0E1DE605" w:rsidR="009F2845" w:rsidRDefault="009F2845" w:rsidP="009F2845">
      <w:pPr>
        <w:pStyle w:val="Heading2"/>
      </w:pPr>
      <w:bookmarkStart w:id="2" w:name="_Toc79994190"/>
      <w:r>
        <w:t>Scientific Motivation</w:t>
      </w:r>
      <w:bookmarkEnd w:id="2"/>
    </w:p>
    <w:p w14:paraId="4A982B35" w14:textId="50FC2A0F" w:rsidR="00D45FF0" w:rsidRDefault="00D45FF0" w:rsidP="00D45FF0">
      <w:r>
        <w:t xml:space="preserve">There has never been a more important time in history to pay </w:t>
      </w:r>
      <w:r>
        <w:t>attention to data and numbers, specifically in the case of the Covid 19 pandemic.</w:t>
      </w:r>
    </w:p>
    <w:p w14:paraId="74E66FF7" w14:textId="77777777" w:rsidR="00D45FF0" w:rsidRDefault="00D45FF0" w:rsidP="00D45FF0"/>
    <w:p w14:paraId="4ABE6EBD" w14:textId="4AB10DD2" w:rsidR="00D45FF0" w:rsidRDefault="00D45FF0" w:rsidP="00D45FF0">
      <w:r>
        <w:t>Watching the number count, eagerly awaiting the mid-day pressers held by Jacinda and Dr. Bloomfield to give us the daily update on the COVID-19 situation became normal in New Zealand in 2020</w:t>
      </w:r>
      <w:r>
        <w:t>, and again in 2021</w:t>
      </w:r>
      <w:r>
        <w:t>. All we wanted to know was anything about the situation</w:t>
      </w:r>
      <w:r>
        <w:t xml:space="preserve"> and more importantly the numbers of cases.</w:t>
      </w:r>
    </w:p>
    <w:p w14:paraId="06AB2460" w14:textId="77777777" w:rsidR="00D45FF0" w:rsidRDefault="00D45FF0" w:rsidP="00D45FF0"/>
    <w:p w14:paraId="24D8D0B3" w14:textId="77777777" w:rsidR="00F67E07" w:rsidRDefault="00D45FF0" w:rsidP="00D45FF0">
      <w:r>
        <w:t xml:space="preserve">Being able to view these numbers allows for scientists </w:t>
      </w:r>
      <w:r>
        <w:t xml:space="preserve">to extrapolate and build models to allow for predicting where services will be needed. These models and numbers can also be used by businesses to plan and prepare for lockdown situations. The numbers overall became something of common place discussion amongst people as well. </w:t>
      </w:r>
    </w:p>
    <w:p w14:paraId="06844088" w14:textId="77777777" w:rsidR="00F67E07" w:rsidRDefault="00F67E07" w:rsidP="00D45FF0"/>
    <w:p w14:paraId="6E9F36F0" w14:textId="5C532080" w:rsidR="00D45FF0" w:rsidRDefault="00D45FF0" w:rsidP="00D45FF0">
      <w:r>
        <w:t xml:space="preserve">Having ways to display this information, to show trends and make accurate predictions is critical to </w:t>
      </w:r>
      <w:r w:rsidR="00F67E07">
        <w:t>not only scientists but everyone in society.</w:t>
      </w:r>
    </w:p>
    <w:p w14:paraId="7C12A3C4" w14:textId="72218B2A" w:rsidR="00F67E07" w:rsidRDefault="00F67E07" w:rsidP="00D45FF0"/>
    <w:p w14:paraId="2C0E153A" w14:textId="0D6222F8" w:rsidR="009F2845" w:rsidRDefault="00F67E07" w:rsidP="009F2845">
      <w:pPr>
        <w:rPr>
          <w:rStyle w:val="p-org"/>
        </w:rPr>
      </w:pPr>
      <w:r>
        <w:t xml:space="preserve">The application that I will be building will take data from </w:t>
      </w:r>
      <w:r>
        <w:rPr>
          <w:rStyle w:val="p-org"/>
        </w:rPr>
        <w:t>C</w:t>
      </w:r>
      <w:r>
        <w:rPr>
          <w:rStyle w:val="p-org"/>
        </w:rPr>
        <w:t xml:space="preserve">enter for </w:t>
      </w:r>
      <w:r>
        <w:rPr>
          <w:rStyle w:val="p-org"/>
        </w:rPr>
        <w:t>S</w:t>
      </w:r>
      <w:r>
        <w:rPr>
          <w:rStyle w:val="p-org"/>
        </w:rPr>
        <w:t xml:space="preserve">ystem </w:t>
      </w:r>
      <w:r>
        <w:rPr>
          <w:rStyle w:val="p-org"/>
        </w:rPr>
        <w:t>S</w:t>
      </w:r>
      <w:r>
        <w:rPr>
          <w:rStyle w:val="p-org"/>
        </w:rPr>
        <w:t xml:space="preserve">cience and </w:t>
      </w:r>
      <w:r>
        <w:rPr>
          <w:rStyle w:val="p-org"/>
        </w:rPr>
        <w:t>E</w:t>
      </w:r>
      <w:r>
        <w:rPr>
          <w:rStyle w:val="p-org"/>
        </w:rPr>
        <w:t>ngineering</w:t>
      </w:r>
      <w:r>
        <w:rPr>
          <w:rStyle w:val="p-org"/>
        </w:rPr>
        <w:t xml:space="preserve"> at Johns Hopkins University</w:t>
      </w:r>
      <w:r>
        <w:rPr>
          <w:rStyle w:val="p-org"/>
        </w:rPr>
        <w:t>, specifically their repositories on github (</w:t>
      </w:r>
      <w:hyperlink r:id="rId7" w:history="1">
        <w:r w:rsidRPr="00280706">
          <w:rPr>
            <w:rStyle w:val="Hyperlink"/>
          </w:rPr>
          <w:t>https://github.com/CSSEGISandData</w:t>
        </w:r>
      </w:hyperlink>
      <w:r>
        <w:rPr>
          <w:rStyle w:val="p-org"/>
        </w:rPr>
        <w:t>) which is kept up to date with daily reporting of numbers from around the world.</w:t>
      </w:r>
    </w:p>
    <w:p w14:paraId="08E441EA" w14:textId="37C15BDD" w:rsidR="00F67E07" w:rsidRDefault="00F67E07" w:rsidP="009F2845">
      <w:pPr>
        <w:rPr>
          <w:rStyle w:val="p-org"/>
        </w:rPr>
      </w:pPr>
    </w:p>
    <w:p w14:paraId="0FEE0D6C" w14:textId="6CB7B215" w:rsidR="00F67E07" w:rsidRDefault="00F67E07" w:rsidP="009F2845">
      <w:r>
        <w:rPr>
          <w:rStyle w:val="p-org"/>
        </w:rPr>
        <w:t xml:space="preserve">The application will be </w:t>
      </w:r>
      <w:r w:rsidR="00A1361F">
        <w:rPr>
          <w:rStyle w:val="p-org"/>
        </w:rPr>
        <w:t>built</w:t>
      </w:r>
      <w:r>
        <w:rPr>
          <w:rStyle w:val="p-org"/>
        </w:rPr>
        <w:t xml:space="preserve"> with Python</w:t>
      </w:r>
      <w:r w:rsidR="00A1361F">
        <w:rPr>
          <w:rStyle w:val="p-org"/>
        </w:rPr>
        <w:t xml:space="preserve"> and the framework for creating graphical interfaces called PySimpleGUI. </w:t>
      </w:r>
      <w:r>
        <w:rPr>
          <w:rStyle w:val="p-org"/>
        </w:rPr>
        <w:t xml:space="preserve"> </w:t>
      </w:r>
      <w:r w:rsidR="00A1361F">
        <w:rPr>
          <w:rStyle w:val="p-org"/>
        </w:rPr>
        <w:t>The benefit of using this framework is that it provides methods and functions to interact with 4 different python interface builders using one set of combined methods. The 4 underlying interfaces that Py  tkinter</w:t>
      </w:r>
    </w:p>
    <w:p w14:paraId="61EFB962" w14:textId="0E2A6E93" w:rsidR="009F2845" w:rsidRDefault="009F2845" w:rsidP="009F2845">
      <w:pPr>
        <w:pStyle w:val="Heading2"/>
      </w:pPr>
      <w:r>
        <w:t>Login</w:t>
      </w:r>
    </w:p>
    <w:p w14:paraId="0CE0BDFE" w14:textId="0FFE1518" w:rsidR="00D45FF0" w:rsidRPr="00D45FF0" w:rsidRDefault="00D45FF0" w:rsidP="00D45FF0">
      <w:r>
        <w:t>As a requirement of the application, a login feature has been requested. A user will need to first register an account with at minimum a username and password. To access the data explorer, the user will have to enter the username and password. This username will be displayed on the chat window whenever the user chats.</w:t>
      </w:r>
    </w:p>
    <w:p w14:paraId="44A7C975" w14:textId="77777777" w:rsidR="009F2845" w:rsidRPr="002768FE" w:rsidRDefault="009F2845" w:rsidP="009F2845"/>
    <w:p w14:paraId="73E853B5" w14:textId="217BFD62" w:rsidR="009F2845" w:rsidRDefault="009F2845" w:rsidP="009F2845">
      <w:pPr>
        <w:rPr>
          <w:rStyle w:val="Heading2Char"/>
        </w:rPr>
      </w:pPr>
      <w:r w:rsidRPr="002768FE">
        <w:rPr>
          <w:rStyle w:val="Heading2Char"/>
        </w:rPr>
        <w:t>Data</w:t>
      </w:r>
      <w:r>
        <w:t xml:space="preserve"> </w:t>
      </w:r>
      <w:r w:rsidRPr="002768FE">
        <w:rPr>
          <w:rStyle w:val="Heading2Char"/>
        </w:rPr>
        <w:t>Explorer</w:t>
      </w:r>
    </w:p>
    <w:p w14:paraId="6F81995F" w14:textId="50D2ABC4" w:rsidR="00D45FF0" w:rsidRPr="00D45FF0" w:rsidRDefault="00D45FF0" w:rsidP="00D45FF0">
      <w:pPr>
        <w:rPr>
          <w:rStyle w:val="Heading2Char"/>
          <w:b w:val="0"/>
          <w:bCs/>
        </w:rPr>
      </w:pPr>
      <w:r>
        <w:rPr>
          <w:rStyle w:val="Heading2Char"/>
          <w:b w:val="0"/>
          <w:bCs/>
        </w:rPr>
        <w:lastRenderedPageBreak/>
        <w:t>The requirements specify a minimum of 3 data explorer screens. These screens will display the data to the user in graphs or other visualizations. The graphs will be able to be displayed differently to the user based on different settings that they could adjust on the window such as dates, or country to view.</w:t>
      </w:r>
    </w:p>
    <w:p w14:paraId="32E04E86" w14:textId="77777777" w:rsidR="009F2845" w:rsidRDefault="009F2845" w:rsidP="009F2845"/>
    <w:p w14:paraId="51B321F5" w14:textId="20497639" w:rsidR="00D45FF0" w:rsidRDefault="009F2845" w:rsidP="00D45FF0">
      <w:pPr>
        <w:rPr>
          <w:rStyle w:val="Heading2Char"/>
        </w:rPr>
      </w:pPr>
      <w:r w:rsidRPr="002768FE">
        <w:rPr>
          <w:rStyle w:val="Heading2Char"/>
        </w:rPr>
        <w:t>Chat</w:t>
      </w:r>
      <w:r>
        <w:t xml:space="preserve"> </w:t>
      </w:r>
      <w:r w:rsidRPr="002768FE">
        <w:rPr>
          <w:rStyle w:val="Heading2Char"/>
        </w:rPr>
        <w:t>Window</w:t>
      </w:r>
    </w:p>
    <w:p w14:paraId="3D4928C5" w14:textId="5F7C195C" w:rsidR="00D45FF0" w:rsidRPr="00D45FF0" w:rsidRDefault="00D45FF0" w:rsidP="00D45FF0">
      <w:pPr>
        <w:rPr>
          <w:rStyle w:val="Heading2Char"/>
          <w:b w:val="0"/>
          <w:bCs/>
        </w:rPr>
      </w:pPr>
      <w:r w:rsidRPr="00D45FF0">
        <w:rPr>
          <w:rStyle w:val="Heading2Char"/>
          <w:b w:val="0"/>
          <w:bCs/>
        </w:rPr>
        <w:t xml:space="preserve">Having a </w:t>
      </w:r>
      <w:r>
        <w:rPr>
          <w:rStyle w:val="Heading2Char"/>
          <w:b w:val="0"/>
          <w:bCs/>
        </w:rPr>
        <w:t xml:space="preserve">chat system is also specified as a requirement of the application. </w:t>
      </w:r>
    </w:p>
    <w:p w14:paraId="0E75F7CD" w14:textId="77777777" w:rsidR="009F2845" w:rsidRDefault="009F2845" w:rsidP="009F2845">
      <w:pPr>
        <w:rPr>
          <w:rStyle w:val="Heading2Char"/>
        </w:rPr>
      </w:pPr>
    </w:p>
    <w:p w14:paraId="0EC88ACB" w14:textId="33510985" w:rsidR="009F2845" w:rsidRDefault="009F2845" w:rsidP="006D2916">
      <w:r>
        <w:t>Scientific Motivation for the application</w:t>
      </w:r>
    </w:p>
    <w:p w14:paraId="47663C90" w14:textId="382E4DC9" w:rsidR="009F2845" w:rsidRDefault="009F2845" w:rsidP="006D2916"/>
    <w:p w14:paraId="636AD9F4" w14:textId="77777777" w:rsidR="009F2845" w:rsidRPr="006D2916" w:rsidRDefault="009F2845" w:rsidP="006D2916"/>
    <w:p w14:paraId="73CF241C" w14:textId="77777777" w:rsidR="002768FE" w:rsidRPr="002768FE" w:rsidRDefault="002768FE" w:rsidP="002768FE">
      <w:pPr>
        <w:rPr>
          <w:lang w:val="en-US" w:eastAsia="ja-JP"/>
        </w:rPr>
      </w:pPr>
      <w:r w:rsidRPr="002768FE">
        <w:rPr>
          <w:lang w:val="en-US" w:eastAsia="ja-JP"/>
        </w:rPr>
        <w:t>A brief description of the purpose of your application. (6 marks)</w:t>
      </w:r>
    </w:p>
    <w:p w14:paraId="570BDE6D" w14:textId="77777777" w:rsidR="002768FE" w:rsidRDefault="002768FE" w:rsidP="006D2916">
      <w:r w:rsidRPr="002768FE">
        <w:rPr>
          <w:noProof/>
        </w:rPr>
        <w:drawing>
          <wp:inline distT="0" distB="0" distL="0" distR="0" wp14:anchorId="126F23D0" wp14:editId="1DFB7A97">
            <wp:extent cx="5731510" cy="1353185"/>
            <wp:effectExtent l="0" t="0" r="2540" b="0"/>
            <wp:docPr id="1"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table&#10;&#10;Description automatically generated"/>
                    <pic:cNvPicPr/>
                  </pic:nvPicPr>
                  <pic:blipFill>
                    <a:blip r:embed="rId8"/>
                    <a:stretch>
                      <a:fillRect/>
                    </a:stretch>
                  </pic:blipFill>
                  <pic:spPr>
                    <a:xfrm>
                      <a:off x="0" y="0"/>
                      <a:ext cx="5731510" cy="1353185"/>
                    </a:xfrm>
                    <a:prstGeom prst="rect">
                      <a:avLst/>
                    </a:prstGeom>
                  </pic:spPr>
                </pic:pic>
              </a:graphicData>
            </a:graphic>
          </wp:inline>
        </w:drawing>
      </w:r>
    </w:p>
    <w:p w14:paraId="094D76A5" w14:textId="77777777" w:rsidR="002768FE" w:rsidRDefault="002768FE" w:rsidP="006D2916">
      <w:r>
        <w:br w:type="page"/>
      </w:r>
    </w:p>
    <w:p w14:paraId="37043A9D" w14:textId="7C927AC7" w:rsidR="002768FE" w:rsidRDefault="002768FE" w:rsidP="002768FE">
      <w:pPr>
        <w:pStyle w:val="Heading1"/>
      </w:pPr>
      <w:bookmarkStart w:id="3" w:name="_Toc79994191"/>
      <w:r>
        <w:lastRenderedPageBreak/>
        <w:t>Storyboards</w:t>
      </w:r>
      <w:bookmarkEnd w:id="3"/>
    </w:p>
    <w:p w14:paraId="1A89E433" w14:textId="05C7CECC" w:rsidR="002768FE" w:rsidRDefault="002768FE" w:rsidP="002768FE">
      <w:pPr>
        <w:pStyle w:val="Heading2"/>
      </w:pPr>
      <w:bookmarkStart w:id="4" w:name="_Toc79994192"/>
      <w:r>
        <w:t>Login</w:t>
      </w:r>
      <w:bookmarkEnd w:id="4"/>
    </w:p>
    <w:p w14:paraId="5D5517EA" w14:textId="77777777" w:rsidR="002768FE" w:rsidRPr="002768FE" w:rsidRDefault="002768FE" w:rsidP="002768FE"/>
    <w:p w14:paraId="2FE4C980" w14:textId="24834181" w:rsidR="002768FE" w:rsidRDefault="002768FE" w:rsidP="006D2916">
      <w:pPr>
        <w:rPr>
          <w:rStyle w:val="Heading2Char"/>
        </w:rPr>
      </w:pPr>
      <w:bookmarkStart w:id="5" w:name="_Toc79994193"/>
      <w:r w:rsidRPr="002768FE">
        <w:rPr>
          <w:rStyle w:val="Heading2Char"/>
        </w:rPr>
        <w:t>Data</w:t>
      </w:r>
      <w:bookmarkEnd w:id="5"/>
      <w:r>
        <w:t xml:space="preserve"> </w:t>
      </w:r>
      <w:r w:rsidRPr="002768FE">
        <w:rPr>
          <w:rStyle w:val="Heading2Char"/>
        </w:rPr>
        <w:t>Explorer</w:t>
      </w:r>
    </w:p>
    <w:p w14:paraId="5A74AF01" w14:textId="77777777" w:rsidR="002768FE" w:rsidRDefault="002768FE" w:rsidP="006D2916"/>
    <w:p w14:paraId="4F4E199D" w14:textId="496A9B98" w:rsidR="002768FE" w:rsidRDefault="002768FE" w:rsidP="006D2916">
      <w:pPr>
        <w:rPr>
          <w:rStyle w:val="Heading2Char"/>
        </w:rPr>
      </w:pPr>
      <w:bookmarkStart w:id="6" w:name="_Toc79994194"/>
      <w:r w:rsidRPr="002768FE">
        <w:rPr>
          <w:rStyle w:val="Heading2Char"/>
        </w:rPr>
        <w:t>Chat</w:t>
      </w:r>
      <w:bookmarkEnd w:id="6"/>
      <w:r>
        <w:t xml:space="preserve"> </w:t>
      </w:r>
      <w:r w:rsidRPr="002768FE">
        <w:rPr>
          <w:rStyle w:val="Heading2Char"/>
        </w:rPr>
        <w:t>Window</w:t>
      </w:r>
    </w:p>
    <w:p w14:paraId="19DFF515" w14:textId="77777777" w:rsidR="002768FE" w:rsidRDefault="002768FE" w:rsidP="006D2916"/>
    <w:p w14:paraId="3C7D4CF3" w14:textId="3FC9D875" w:rsidR="002768FE" w:rsidRDefault="002768FE" w:rsidP="006D2916">
      <w:pPr>
        <w:rPr>
          <w:rStyle w:val="Heading2Char"/>
        </w:rPr>
      </w:pPr>
      <w:bookmarkStart w:id="7" w:name="_Toc79994195"/>
      <w:r w:rsidRPr="002768FE">
        <w:rPr>
          <w:rStyle w:val="Heading2Char"/>
        </w:rPr>
        <w:t>Settings</w:t>
      </w:r>
      <w:bookmarkEnd w:id="7"/>
      <w:r>
        <w:t xml:space="preserve"> </w:t>
      </w:r>
      <w:r w:rsidRPr="002768FE">
        <w:rPr>
          <w:rStyle w:val="Heading2Char"/>
        </w:rPr>
        <w:t>Menu</w:t>
      </w:r>
    </w:p>
    <w:p w14:paraId="3D81D253" w14:textId="77777777" w:rsidR="002768FE" w:rsidRDefault="002768FE" w:rsidP="006D2916"/>
    <w:p w14:paraId="4DFF2D1B" w14:textId="77777777" w:rsidR="002768FE" w:rsidRDefault="002768FE" w:rsidP="006D2916">
      <w:r w:rsidRPr="002768FE">
        <w:rPr>
          <w:noProof/>
        </w:rPr>
        <w:drawing>
          <wp:inline distT="0" distB="0" distL="0" distR="0" wp14:anchorId="34B50017" wp14:editId="28DE21AF">
            <wp:extent cx="5731510" cy="1651000"/>
            <wp:effectExtent l="0" t="0" r="2540" b="635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9"/>
                    <a:stretch>
                      <a:fillRect/>
                    </a:stretch>
                  </pic:blipFill>
                  <pic:spPr>
                    <a:xfrm>
                      <a:off x="0" y="0"/>
                      <a:ext cx="5731510" cy="1651000"/>
                    </a:xfrm>
                    <a:prstGeom prst="rect">
                      <a:avLst/>
                    </a:prstGeom>
                  </pic:spPr>
                </pic:pic>
              </a:graphicData>
            </a:graphic>
          </wp:inline>
        </w:drawing>
      </w:r>
    </w:p>
    <w:p w14:paraId="7C9F8FCB" w14:textId="77777777" w:rsidR="002768FE" w:rsidRDefault="002768FE" w:rsidP="006D2916">
      <w:r>
        <w:br w:type="page"/>
      </w:r>
    </w:p>
    <w:p w14:paraId="736F1DDA" w14:textId="5EB02E5D" w:rsidR="002768FE" w:rsidRDefault="002768FE" w:rsidP="002768FE">
      <w:pPr>
        <w:pStyle w:val="Heading1"/>
      </w:pPr>
      <w:bookmarkStart w:id="8" w:name="_Toc79994196"/>
      <w:r>
        <w:lastRenderedPageBreak/>
        <w:t>Test Scripts</w:t>
      </w:r>
      <w:bookmarkEnd w:id="8"/>
    </w:p>
    <w:p w14:paraId="12D7DA6C" w14:textId="35D145DE" w:rsidR="009F2845" w:rsidRPr="009F2845" w:rsidRDefault="009F2845" w:rsidP="009F2845">
      <w:r>
        <w:t>Test Scripts</w:t>
      </w:r>
    </w:p>
    <w:p w14:paraId="54BDA5BB" w14:textId="7AEE8842" w:rsidR="002768FE" w:rsidRDefault="002768FE" w:rsidP="006D2916">
      <w:r>
        <w:t>Input Validation</w:t>
      </w:r>
    </w:p>
    <w:p w14:paraId="33C90B97" w14:textId="34E606BD" w:rsidR="002768FE" w:rsidRDefault="002768FE" w:rsidP="002768FE">
      <w:pPr>
        <w:pStyle w:val="ListParagraph"/>
        <w:numPr>
          <w:ilvl w:val="0"/>
          <w:numId w:val="18"/>
        </w:numPr>
      </w:pPr>
      <w:r>
        <w:t xml:space="preserve">Accepts correct input and displays correct information </w:t>
      </w:r>
    </w:p>
    <w:p w14:paraId="779D48AA" w14:textId="4DFEF319" w:rsidR="002768FE" w:rsidRDefault="002768FE" w:rsidP="002768FE">
      <w:pPr>
        <w:pStyle w:val="ListParagraph"/>
        <w:numPr>
          <w:ilvl w:val="0"/>
          <w:numId w:val="18"/>
        </w:numPr>
      </w:pPr>
      <w:r>
        <w:t>Chart Placeholder</w:t>
      </w:r>
    </w:p>
    <w:p w14:paraId="48C0E517" w14:textId="660945C0" w:rsidR="002768FE" w:rsidRDefault="002768FE" w:rsidP="002768FE">
      <w:pPr>
        <w:pStyle w:val="ListParagraph"/>
        <w:numPr>
          <w:ilvl w:val="0"/>
          <w:numId w:val="18"/>
        </w:numPr>
      </w:pPr>
      <w:r>
        <w:t>Navigation</w:t>
      </w:r>
    </w:p>
    <w:p w14:paraId="0CC5C367" w14:textId="522545AB" w:rsidR="002768FE" w:rsidRDefault="002768FE" w:rsidP="002768FE">
      <w:pPr>
        <w:pStyle w:val="ListParagraph"/>
        <w:numPr>
          <w:ilvl w:val="0"/>
          <w:numId w:val="18"/>
        </w:numPr>
      </w:pPr>
      <w:r>
        <w:t>Console</w:t>
      </w:r>
    </w:p>
    <w:p w14:paraId="68D47FB5" w14:textId="77777777" w:rsidR="002768FE" w:rsidRDefault="002768FE" w:rsidP="006D2916">
      <w:r w:rsidRPr="002768FE">
        <w:rPr>
          <w:noProof/>
        </w:rPr>
        <w:drawing>
          <wp:inline distT="0" distB="0" distL="0" distR="0" wp14:anchorId="35A809FB" wp14:editId="1DF01815">
            <wp:extent cx="6019377" cy="1155700"/>
            <wp:effectExtent l="0" t="0" r="635" b="635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10"/>
                    <a:stretch>
                      <a:fillRect/>
                    </a:stretch>
                  </pic:blipFill>
                  <pic:spPr>
                    <a:xfrm>
                      <a:off x="0" y="0"/>
                      <a:ext cx="6026073" cy="1156986"/>
                    </a:xfrm>
                    <a:prstGeom prst="rect">
                      <a:avLst/>
                    </a:prstGeom>
                  </pic:spPr>
                </pic:pic>
              </a:graphicData>
            </a:graphic>
          </wp:inline>
        </w:drawing>
      </w:r>
    </w:p>
    <w:p w14:paraId="5D449655" w14:textId="77777777" w:rsidR="002768FE" w:rsidRDefault="002768FE" w:rsidP="006D2916"/>
    <w:p w14:paraId="2CD42B89" w14:textId="77777777" w:rsidR="002768FE" w:rsidRDefault="002768FE" w:rsidP="006D2916">
      <w:r w:rsidRPr="002768FE">
        <w:rPr>
          <w:noProof/>
        </w:rPr>
        <w:drawing>
          <wp:inline distT="0" distB="0" distL="0" distR="0" wp14:anchorId="5E9F5743" wp14:editId="1F6EADFD">
            <wp:extent cx="5731510" cy="1536065"/>
            <wp:effectExtent l="0" t="0" r="2540" b="698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1"/>
                    <a:stretch>
                      <a:fillRect/>
                    </a:stretch>
                  </pic:blipFill>
                  <pic:spPr>
                    <a:xfrm>
                      <a:off x="0" y="0"/>
                      <a:ext cx="5731510" cy="1536065"/>
                    </a:xfrm>
                    <a:prstGeom prst="rect">
                      <a:avLst/>
                    </a:prstGeom>
                  </pic:spPr>
                </pic:pic>
              </a:graphicData>
            </a:graphic>
          </wp:inline>
        </w:drawing>
      </w:r>
    </w:p>
    <w:p w14:paraId="7F3AA7BA" w14:textId="77777777" w:rsidR="002768FE" w:rsidRDefault="002768FE" w:rsidP="006D2916">
      <w:r>
        <w:br w:type="page"/>
      </w:r>
    </w:p>
    <w:p w14:paraId="0841968A" w14:textId="402868B1" w:rsidR="002768FE" w:rsidRDefault="002768FE" w:rsidP="002768FE">
      <w:pPr>
        <w:pStyle w:val="Heading1"/>
      </w:pPr>
      <w:bookmarkStart w:id="9" w:name="_Toc79994197"/>
      <w:r>
        <w:lastRenderedPageBreak/>
        <w:t>Coding Practices</w:t>
      </w:r>
      <w:bookmarkEnd w:id="9"/>
    </w:p>
    <w:p w14:paraId="69452870" w14:textId="1D2D3E3C" w:rsidR="002768FE" w:rsidRDefault="002768FE" w:rsidP="002768FE"/>
    <w:p w14:paraId="6BB94CB3" w14:textId="4B3CD7A3" w:rsidR="002768FE" w:rsidRDefault="002768FE" w:rsidP="002768FE">
      <w:r>
        <w:t>Comments</w:t>
      </w:r>
    </w:p>
    <w:p w14:paraId="7829589C" w14:textId="6539550D" w:rsidR="002768FE" w:rsidRDefault="002768FE" w:rsidP="002768FE"/>
    <w:p w14:paraId="6380C1A4" w14:textId="36303487" w:rsidR="002768FE" w:rsidRDefault="002768FE" w:rsidP="002768FE">
      <w:r>
        <w:t>Code formatting</w:t>
      </w:r>
    </w:p>
    <w:p w14:paraId="725BED6A" w14:textId="4BAFFB8F" w:rsidR="002768FE" w:rsidRDefault="002768FE" w:rsidP="002768FE"/>
    <w:p w14:paraId="39528720" w14:textId="2AB58337" w:rsidR="002768FE" w:rsidRDefault="002768FE" w:rsidP="002768FE">
      <w:r>
        <w:t>Naming</w:t>
      </w:r>
    </w:p>
    <w:p w14:paraId="10779965" w14:textId="1F60BE9F" w:rsidR="002768FE" w:rsidRDefault="002768FE" w:rsidP="002768FE">
      <w:r w:rsidRPr="002768FE">
        <w:rPr>
          <w:noProof/>
        </w:rPr>
        <w:drawing>
          <wp:anchor distT="0" distB="0" distL="114300" distR="114300" simplePos="0" relativeHeight="251658240" behindDoc="1" locked="0" layoutInCell="1" allowOverlap="1" wp14:anchorId="78FF54CF" wp14:editId="05C60306">
            <wp:simplePos x="0" y="0"/>
            <wp:positionH relativeFrom="column">
              <wp:posOffset>1887220</wp:posOffset>
            </wp:positionH>
            <wp:positionV relativeFrom="paragraph">
              <wp:posOffset>158326</wp:posOffset>
            </wp:positionV>
            <wp:extent cx="2988310" cy="1572260"/>
            <wp:effectExtent l="0" t="0" r="2540" b="8890"/>
            <wp:wrapTight wrapText="bothSides">
              <wp:wrapPolygon edited="0">
                <wp:start x="0" y="0"/>
                <wp:lineTo x="0" y="21460"/>
                <wp:lineTo x="21481" y="21460"/>
                <wp:lineTo x="21481" y="0"/>
                <wp:lineTo x="0" y="0"/>
              </wp:wrapPolygon>
            </wp:wrapTight>
            <wp:docPr id="6" name="Picture 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 email&#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88310" cy="1572260"/>
                    </a:xfrm>
                    <a:prstGeom prst="rect">
                      <a:avLst/>
                    </a:prstGeom>
                  </pic:spPr>
                </pic:pic>
              </a:graphicData>
            </a:graphic>
          </wp:anchor>
        </w:drawing>
      </w:r>
    </w:p>
    <w:p w14:paraId="75E18D06" w14:textId="3E3A2689" w:rsidR="002768FE" w:rsidRDefault="002768FE" w:rsidP="002768FE">
      <w:pPr>
        <w:pStyle w:val="ListParagraph"/>
        <w:numPr>
          <w:ilvl w:val="0"/>
          <w:numId w:val="17"/>
        </w:numPr>
      </w:pPr>
      <w:r>
        <w:t>Constants</w:t>
      </w:r>
    </w:p>
    <w:p w14:paraId="57E53381" w14:textId="60ED6014" w:rsidR="002768FE" w:rsidRDefault="002768FE" w:rsidP="002768FE">
      <w:pPr>
        <w:pStyle w:val="ListParagraph"/>
        <w:numPr>
          <w:ilvl w:val="0"/>
          <w:numId w:val="17"/>
        </w:numPr>
      </w:pPr>
      <w:r>
        <w:t>Variables</w:t>
      </w:r>
    </w:p>
    <w:p w14:paraId="70533F56" w14:textId="1349AFC7" w:rsidR="002768FE" w:rsidRDefault="002768FE" w:rsidP="002768FE">
      <w:pPr>
        <w:pStyle w:val="ListParagraph"/>
        <w:numPr>
          <w:ilvl w:val="0"/>
          <w:numId w:val="17"/>
        </w:numPr>
      </w:pPr>
      <w:r>
        <w:t>Procedures</w:t>
      </w:r>
    </w:p>
    <w:p w14:paraId="70BDEC49" w14:textId="1937D3C0" w:rsidR="002768FE" w:rsidRDefault="002768FE" w:rsidP="002768FE">
      <w:pPr>
        <w:pStyle w:val="ListParagraph"/>
        <w:numPr>
          <w:ilvl w:val="0"/>
          <w:numId w:val="17"/>
        </w:numPr>
      </w:pPr>
      <w:r>
        <w:t>Classes</w:t>
      </w:r>
    </w:p>
    <w:p w14:paraId="0DC31A29" w14:textId="6C82352C" w:rsidR="002768FE" w:rsidRDefault="002768FE" w:rsidP="002768FE">
      <w:pPr>
        <w:pStyle w:val="ListParagraph"/>
        <w:numPr>
          <w:ilvl w:val="0"/>
          <w:numId w:val="17"/>
        </w:numPr>
      </w:pPr>
      <w:r>
        <w:t>Modules</w:t>
      </w:r>
    </w:p>
    <w:p w14:paraId="7BEECB99" w14:textId="77777777" w:rsidR="00A92C59" w:rsidRDefault="002768FE" w:rsidP="002768FE">
      <w:pPr>
        <w:pStyle w:val="ListParagraph"/>
        <w:numPr>
          <w:ilvl w:val="0"/>
          <w:numId w:val="17"/>
        </w:numPr>
      </w:pPr>
      <w:r>
        <w:t>Established</w:t>
      </w:r>
    </w:p>
    <w:p w14:paraId="29601CDC" w14:textId="7C985B2D" w:rsidR="002768FE" w:rsidRPr="002768FE" w:rsidRDefault="002768FE" w:rsidP="002768FE">
      <w:pPr>
        <w:pStyle w:val="ListParagraph"/>
        <w:numPr>
          <w:ilvl w:val="0"/>
          <w:numId w:val="17"/>
        </w:numPr>
      </w:pPr>
      <w:r>
        <w:t>Programming System Conventions</w:t>
      </w:r>
    </w:p>
    <w:p w14:paraId="3AC5ED29" w14:textId="35167BBC" w:rsidR="002768FE" w:rsidRDefault="002768FE" w:rsidP="006D2916"/>
    <w:p w14:paraId="5B3A57EF" w14:textId="3BEE65EE" w:rsidR="002768FE" w:rsidRDefault="002768FE" w:rsidP="006D2916"/>
    <w:p w14:paraId="38747614" w14:textId="742A8C99" w:rsidR="006D2916" w:rsidRDefault="006D2916" w:rsidP="006D2916">
      <w:r>
        <w:br w:type="page"/>
      </w:r>
    </w:p>
    <w:p w14:paraId="1647955D" w14:textId="77777777" w:rsidR="006D2916" w:rsidRDefault="006D2916" w:rsidP="006D2916">
      <w:pPr>
        <w:pStyle w:val="Heading1"/>
      </w:pPr>
      <w:bookmarkStart w:id="10" w:name="_Toc79994198"/>
      <w:r>
        <w:lastRenderedPageBreak/>
        <w:t>References</w:t>
      </w:r>
      <w:bookmarkEnd w:id="10"/>
    </w:p>
    <w:p w14:paraId="770E62F7" w14:textId="53590307" w:rsidR="006D2916" w:rsidRDefault="006D2916" w:rsidP="006D2916">
      <w:pPr>
        <w:pStyle w:val="Bibliography"/>
        <w:rPr>
          <w:rFonts w:cs="Times New Roman"/>
        </w:rPr>
      </w:pPr>
      <w:r>
        <w:fldChar w:fldCharType="begin"/>
      </w:r>
      <w:r>
        <w:instrText xml:space="preserve"> ADDIN ZOTERO_BIBL {"uncited":[],"omitted":[],"custom":[]} CSL_BIBLIOGRAPHY </w:instrText>
      </w:r>
      <w:r>
        <w:fldChar w:fldCharType="separate"/>
      </w:r>
    </w:p>
    <w:p w14:paraId="7DF78BCC" w14:textId="77777777" w:rsidR="006D2916" w:rsidRPr="0030112E" w:rsidRDefault="006D2916" w:rsidP="006D2916">
      <w:pPr>
        <w:rPr>
          <w:lang w:val="en-US" w:eastAsia="ja-JP"/>
        </w:rPr>
      </w:pPr>
    </w:p>
    <w:p w14:paraId="1CBB0ADF" w14:textId="77777777" w:rsidR="006D2916" w:rsidRDefault="006D2916" w:rsidP="006D2916">
      <w:pPr>
        <w:rPr>
          <w:lang w:val="en-US" w:eastAsia="ja-JP"/>
        </w:rPr>
      </w:pPr>
      <w:r>
        <w:rPr>
          <w:lang w:val="en-US" w:eastAsia="ja-JP"/>
        </w:rPr>
        <w:fldChar w:fldCharType="end"/>
      </w:r>
    </w:p>
    <w:p w14:paraId="4E9CC6EE" w14:textId="7CC8E359" w:rsidR="002768FE" w:rsidRDefault="002768FE" w:rsidP="006D2916">
      <w:pPr>
        <w:rPr>
          <w:lang w:val="en-US" w:eastAsia="ja-JP"/>
        </w:rPr>
      </w:pPr>
      <w:r>
        <w:rPr>
          <w:lang w:val="en-US" w:eastAsia="ja-JP"/>
        </w:rPr>
        <w:br w:type="page"/>
      </w:r>
    </w:p>
    <w:p w14:paraId="318983BD" w14:textId="54FF67DA" w:rsidR="002768FE" w:rsidRPr="002768FE" w:rsidRDefault="002768FE" w:rsidP="002768FE">
      <w:pPr>
        <w:rPr>
          <w:lang w:val="en-US" w:eastAsia="ja-JP"/>
        </w:rPr>
      </w:pPr>
      <w:r w:rsidRPr="002768FE">
        <w:rPr>
          <w:lang w:val="en-US" w:eastAsia="ja-JP"/>
        </w:rPr>
        <w:lastRenderedPageBreak/>
        <w:t>## Marking Schedule</w:t>
      </w:r>
      <w:r w:rsidR="001F045B">
        <w:rPr>
          <w:lang w:val="en-US" w:eastAsia="ja-JP"/>
        </w:rPr>
        <w:t xml:space="preserve"> </w:t>
      </w:r>
    </w:p>
    <w:p w14:paraId="038FBEA2" w14:textId="77777777" w:rsidR="002768FE" w:rsidRPr="002768FE" w:rsidRDefault="002768FE" w:rsidP="002768FE">
      <w:pPr>
        <w:rPr>
          <w:lang w:val="en-US" w:eastAsia="ja-JP"/>
        </w:rPr>
      </w:pPr>
    </w:p>
    <w:p w14:paraId="3C90FF94" w14:textId="539ABA30" w:rsidR="002768FE" w:rsidRDefault="002768FE" w:rsidP="002768FE">
      <w:pPr>
        <w:rPr>
          <w:lang w:val="en-US" w:eastAsia="ja-JP"/>
        </w:rPr>
      </w:pPr>
      <w:r w:rsidRPr="002768FE">
        <w:rPr>
          <w:lang w:val="en-US" w:eastAsia="ja-JP"/>
        </w:rPr>
        <w:t>A brief description of the purpose of your application. (6 marks)</w:t>
      </w:r>
    </w:p>
    <w:p w14:paraId="71E59A47" w14:textId="22B86EEB" w:rsidR="002768FE" w:rsidRPr="002768FE" w:rsidRDefault="002768FE" w:rsidP="002768FE">
      <w:pPr>
        <w:rPr>
          <w:lang w:val="en-US" w:eastAsia="ja-JP"/>
        </w:rPr>
      </w:pPr>
      <w:r w:rsidRPr="002768FE">
        <w:rPr>
          <w:noProof/>
          <w:lang w:val="en-US" w:eastAsia="ja-JP"/>
        </w:rPr>
        <w:drawing>
          <wp:inline distT="0" distB="0" distL="0" distR="0" wp14:anchorId="1883E917" wp14:editId="6C32B972">
            <wp:extent cx="5731510" cy="1353185"/>
            <wp:effectExtent l="0" t="0" r="2540" b="0"/>
            <wp:docPr id="2" name="Picture 2"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 table&#10;&#10;Description automatically generated"/>
                    <pic:cNvPicPr/>
                  </pic:nvPicPr>
                  <pic:blipFill>
                    <a:blip r:embed="rId8"/>
                    <a:stretch>
                      <a:fillRect/>
                    </a:stretch>
                  </pic:blipFill>
                  <pic:spPr>
                    <a:xfrm>
                      <a:off x="0" y="0"/>
                      <a:ext cx="5731510" cy="1353185"/>
                    </a:xfrm>
                    <a:prstGeom prst="rect">
                      <a:avLst/>
                    </a:prstGeom>
                  </pic:spPr>
                </pic:pic>
              </a:graphicData>
            </a:graphic>
          </wp:inline>
        </w:drawing>
      </w:r>
    </w:p>
    <w:p w14:paraId="21A9A97C" w14:textId="77777777" w:rsidR="002768FE" w:rsidRPr="002768FE" w:rsidRDefault="002768FE" w:rsidP="002768FE">
      <w:pPr>
        <w:rPr>
          <w:lang w:val="en-US" w:eastAsia="ja-JP"/>
        </w:rPr>
      </w:pPr>
    </w:p>
    <w:p w14:paraId="04D7AFED" w14:textId="1959E7B5" w:rsidR="002768FE" w:rsidRPr="002768FE" w:rsidRDefault="002768FE" w:rsidP="002768FE">
      <w:pPr>
        <w:rPr>
          <w:lang w:val="en-US" w:eastAsia="ja-JP"/>
        </w:rPr>
      </w:pPr>
      <w:r w:rsidRPr="002768FE">
        <w:rPr>
          <w:lang w:val="en-US" w:eastAsia="ja-JP"/>
        </w:rPr>
        <w:t xml:space="preserve">A set of storyboards depicting the working of the WHOLE application. Each storyboard is to include a table that details ALL interactions, </w:t>
      </w:r>
      <w:r w:rsidR="009F2845" w:rsidRPr="002768FE">
        <w:rPr>
          <w:lang w:val="en-US" w:eastAsia="ja-JP"/>
        </w:rPr>
        <w:t>inputs,</w:t>
      </w:r>
      <w:r w:rsidRPr="002768FE">
        <w:rPr>
          <w:lang w:val="en-US" w:eastAsia="ja-JP"/>
        </w:rPr>
        <w:t xml:space="preserve"> and outputs. All actions and displays are labelled and described, must include how to move from one screen to another(12 marks)</w:t>
      </w:r>
    </w:p>
    <w:p w14:paraId="6184BB36" w14:textId="77777777" w:rsidR="002768FE" w:rsidRPr="002768FE" w:rsidRDefault="002768FE" w:rsidP="002768FE">
      <w:pPr>
        <w:rPr>
          <w:lang w:val="en-US" w:eastAsia="ja-JP"/>
        </w:rPr>
      </w:pPr>
    </w:p>
    <w:p w14:paraId="3C0EF596" w14:textId="77777777" w:rsidR="002768FE" w:rsidRPr="002768FE" w:rsidRDefault="002768FE" w:rsidP="002768FE">
      <w:pPr>
        <w:rPr>
          <w:lang w:val="en-US" w:eastAsia="ja-JP"/>
        </w:rPr>
      </w:pPr>
      <w:r w:rsidRPr="002768FE">
        <w:rPr>
          <w:lang w:val="en-US" w:eastAsia="ja-JP"/>
        </w:rPr>
        <w:t>Accepts correct input and displays correct information (12 marks)</w:t>
      </w:r>
    </w:p>
    <w:p w14:paraId="24F055B5" w14:textId="77777777" w:rsidR="002768FE" w:rsidRPr="002768FE" w:rsidRDefault="002768FE" w:rsidP="002768FE">
      <w:pPr>
        <w:rPr>
          <w:lang w:val="en-US" w:eastAsia="ja-JP"/>
        </w:rPr>
      </w:pPr>
    </w:p>
    <w:p w14:paraId="3314CEE8" w14:textId="77777777" w:rsidR="002768FE" w:rsidRPr="002768FE" w:rsidRDefault="002768FE" w:rsidP="002768FE">
      <w:pPr>
        <w:rPr>
          <w:lang w:val="en-US" w:eastAsia="ja-JP"/>
        </w:rPr>
      </w:pPr>
      <w:r w:rsidRPr="002768FE">
        <w:rPr>
          <w:lang w:val="en-US" w:eastAsia="ja-JP"/>
        </w:rPr>
        <w:t>Displays a place holder for the chart (12 marks)</w:t>
      </w:r>
    </w:p>
    <w:p w14:paraId="40525F11" w14:textId="77777777" w:rsidR="002768FE" w:rsidRPr="002768FE" w:rsidRDefault="002768FE" w:rsidP="002768FE">
      <w:pPr>
        <w:rPr>
          <w:lang w:val="en-US" w:eastAsia="ja-JP"/>
        </w:rPr>
      </w:pPr>
    </w:p>
    <w:p w14:paraId="3315DF46" w14:textId="77777777" w:rsidR="002768FE" w:rsidRPr="002768FE" w:rsidRDefault="002768FE" w:rsidP="002768FE">
      <w:pPr>
        <w:rPr>
          <w:lang w:val="en-US" w:eastAsia="ja-JP"/>
        </w:rPr>
      </w:pPr>
      <w:r w:rsidRPr="002768FE">
        <w:rPr>
          <w:lang w:val="en-US" w:eastAsia="ja-JP"/>
        </w:rPr>
        <w:t>Provides navigation to other DESs, must include a top command interface to display them all (12 marks)</w:t>
      </w:r>
    </w:p>
    <w:p w14:paraId="692360EF" w14:textId="77777777" w:rsidR="002768FE" w:rsidRPr="002768FE" w:rsidRDefault="002768FE" w:rsidP="002768FE">
      <w:pPr>
        <w:rPr>
          <w:lang w:val="en-US" w:eastAsia="ja-JP"/>
        </w:rPr>
      </w:pPr>
    </w:p>
    <w:p w14:paraId="0D4AAF3B" w14:textId="77777777" w:rsidR="002768FE" w:rsidRPr="002768FE" w:rsidRDefault="002768FE" w:rsidP="002768FE">
      <w:pPr>
        <w:rPr>
          <w:lang w:val="en-US" w:eastAsia="ja-JP"/>
        </w:rPr>
      </w:pPr>
      <w:r w:rsidRPr="002768FE">
        <w:rPr>
          <w:lang w:val="en-US" w:eastAsia="ja-JP"/>
        </w:rPr>
        <w:t>deductions</w:t>
      </w:r>
    </w:p>
    <w:p w14:paraId="05312E53" w14:textId="77777777" w:rsidR="002768FE" w:rsidRPr="002768FE" w:rsidRDefault="002768FE" w:rsidP="002768FE">
      <w:pPr>
        <w:rPr>
          <w:lang w:val="en-US" w:eastAsia="ja-JP"/>
        </w:rPr>
      </w:pPr>
    </w:p>
    <w:p w14:paraId="4ACAC8FE" w14:textId="77777777" w:rsidR="002768FE" w:rsidRPr="002768FE" w:rsidRDefault="002768FE" w:rsidP="002768FE">
      <w:pPr>
        <w:rPr>
          <w:lang w:val="en-US" w:eastAsia="ja-JP"/>
        </w:rPr>
      </w:pPr>
      <w:r w:rsidRPr="002768FE">
        <w:rPr>
          <w:lang w:val="en-US" w:eastAsia="ja-JP"/>
        </w:rPr>
        <w:t>Comments 2 marks</w:t>
      </w:r>
    </w:p>
    <w:p w14:paraId="608DA3DE" w14:textId="77777777" w:rsidR="002768FE" w:rsidRPr="002768FE" w:rsidRDefault="002768FE" w:rsidP="002768FE">
      <w:pPr>
        <w:rPr>
          <w:lang w:val="en-US" w:eastAsia="ja-JP"/>
        </w:rPr>
      </w:pPr>
      <w:r w:rsidRPr="002768FE">
        <w:rPr>
          <w:lang w:val="en-US" w:eastAsia="ja-JP"/>
        </w:rPr>
        <w:t>Formatting 2 marks</w:t>
      </w:r>
    </w:p>
    <w:p w14:paraId="34D4758F" w14:textId="3594ED94" w:rsidR="002768FE" w:rsidRPr="002768FE" w:rsidRDefault="002768FE" w:rsidP="002768FE">
      <w:pPr>
        <w:rPr>
          <w:lang w:val="en-US" w:eastAsia="ja-JP"/>
        </w:rPr>
      </w:pPr>
      <w:r w:rsidRPr="002768FE">
        <w:rPr>
          <w:lang w:val="en-US" w:eastAsia="ja-JP"/>
        </w:rPr>
        <w:t xml:space="preserve">Naming </w:t>
      </w:r>
      <w:r w:rsidR="00703751" w:rsidRPr="002768FE">
        <w:rPr>
          <w:lang w:val="en-US" w:eastAsia="ja-JP"/>
        </w:rPr>
        <w:t>conventions</w:t>
      </w:r>
      <w:r w:rsidRPr="002768FE">
        <w:rPr>
          <w:lang w:val="en-US" w:eastAsia="ja-JP"/>
        </w:rPr>
        <w:t xml:space="preserve"> 2 marks</w:t>
      </w:r>
    </w:p>
    <w:p w14:paraId="55AEB6BB" w14:textId="77777777" w:rsidR="002768FE" w:rsidRPr="002768FE" w:rsidRDefault="002768FE" w:rsidP="002768FE">
      <w:pPr>
        <w:rPr>
          <w:lang w:val="en-US" w:eastAsia="ja-JP"/>
        </w:rPr>
      </w:pPr>
    </w:p>
    <w:p w14:paraId="2AA4FE39" w14:textId="77777777" w:rsidR="002768FE" w:rsidRPr="002768FE" w:rsidRDefault="002768FE" w:rsidP="002768FE">
      <w:pPr>
        <w:rPr>
          <w:lang w:val="en-US" w:eastAsia="ja-JP"/>
        </w:rPr>
      </w:pPr>
    </w:p>
    <w:p w14:paraId="16B9A5D4" w14:textId="77777777" w:rsidR="002768FE" w:rsidRPr="002768FE" w:rsidRDefault="002768FE" w:rsidP="002768FE">
      <w:pPr>
        <w:rPr>
          <w:lang w:val="en-US" w:eastAsia="ja-JP"/>
        </w:rPr>
      </w:pPr>
      <w:r w:rsidRPr="002768FE">
        <w:rPr>
          <w:lang w:val="en-US" w:eastAsia="ja-JP"/>
        </w:rPr>
        <w:t>COVID 19 Data Explorer</w:t>
      </w:r>
    </w:p>
    <w:p w14:paraId="6B1B76AD" w14:textId="77777777" w:rsidR="002768FE" w:rsidRPr="002768FE" w:rsidRDefault="002768FE" w:rsidP="002768FE">
      <w:pPr>
        <w:rPr>
          <w:lang w:val="en-US" w:eastAsia="ja-JP"/>
        </w:rPr>
      </w:pPr>
    </w:p>
    <w:p w14:paraId="17A4C1B0" w14:textId="77777777" w:rsidR="002768FE" w:rsidRPr="002768FE" w:rsidRDefault="002768FE" w:rsidP="002768FE">
      <w:pPr>
        <w:rPr>
          <w:lang w:val="en-US" w:eastAsia="ja-JP"/>
        </w:rPr>
      </w:pPr>
      <w:r w:rsidRPr="002768FE">
        <w:rPr>
          <w:lang w:val="en-US" w:eastAsia="ja-JP"/>
        </w:rPr>
        <w:t>Menus</w:t>
      </w:r>
    </w:p>
    <w:p w14:paraId="26A733B6" w14:textId="77777777" w:rsidR="002768FE" w:rsidRPr="002768FE" w:rsidRDefault="002768FE" w:rsidP="002768FE">
      <w:pPr>
        <w:rPr>
          <w:lang w:val="en-US" w:eastAsia="ja-JP"/>
        </w:rPr>
      </w:pPr>
      <w:r w:rsidRPr="002768FE">
        <w:rPr>
          <w:lang w:val="en-US" w:eastAsia="ja-JP"/>
        </w:rPr>
        <w:t>1. Login</w:t>
      </w:r>
    </w:p>
    <w:p w14:paraId="77779E7C" w14:textId="77777777" w:rsidR="002768FE" w:rsidRPr="002768FE" w:rsidRDefault="002768FE" w:rsidP="002768FE">
      <w:pPr>
        <w:rPr>
          <w:lang w:val="en-US" w:eastAsia="ja-JP"/>
        </w:rPr>
      </w:pPr>
      <w:r w:rsidRPr="002768FE">
        <w:rPr>
          <w:lang w:val="en-US" w:eastAsia="ja-JP"/>
        </w:rPr>
        <w:t>2. Data Explorer Screen</w:t>
      </w:r>
    </w:p>
    <w:p w14:paraId="4308054A" w14:textId="77777777" w:rsidR="002768FE" w:rsidRPr="002768FE" w:rsidRDefault="002768FE" w:rsidP="002768FE">
      <w:pPr>
        <w:rPr>
          <w:lang w:val="en-US" w:eastAsia="ja-JP"/>
        </w:rPr>
      </w:pPr>
      <w:r w:rsidRPr="002768FE">
        <w:rPr>
          <w:lang w:val="en-US" w:eastAsia="ja-JP"/>
        </w:rPr>
        <w:t>3. Chat Window</w:t>
      </w:r>
    </w:p>
    <w:p w14:paraId="25BFC6AB" w14:textId="77777777" w:rsidR="002768FE" w:rsidRPr="002768FE" w:rsidRDefault="002768FE" w:rsidP="002768FE">
      <w:pPr>
        <w:rPr>
          <w:lang w:val="en-US" w:eastAsia="ja-JP"/>
        </w:rPr>
      </w:pPr>
      <w:r w:rsidRPr="002768FE">
        <w:rPr>
          <w:lang w:val="en-US" w:eastAsia="ja-JP"/>
        </w:rPr>
        <w:lastRenderedPageBreak/>
        <w:t>4. Settings Menu</w:t>
      </w:r>
    </w:p>
    <w:p w14:paraId="49355F58" w14:textId="77777777" w:rsidR="002768FE" w:rsidRPr="002768FE" w:rsidRDefault="002768FE" w:rsidP="002768FE">
      <w:pPr>
        <w:rPr>
          <w:lang w:val="en-US" w:eastAsia="ja-JP"/>
        </w:rPr>
      </w:pPr>
      <w:r w:rsidRPr="002768FE">
        <w:rPr>
          <w:lang w:val="en-US" w:eastAsia="ja-JP"/>
        </w:rPr>
        <w:t>5. Exit</w:t>
      </w:r>
    </w:p>
    <w:p w14:paraId="1F9788EA" w14:textId="77777777" w:rsidR="002768FE" w:rsidRPr="002768FE" w:rsidRDefault="002768FE" w:rsidP="002768FE">
      <w:pPr>
        <w:rPr>
          <w:lang w:val="en-US" w:eastAsia="ja-JP"/>
        </w:rPr>
      </w:pPr>
    </w:p>
    <w:p w14:paraId="136C3999" w14:textId="77777777" w:rsidR="002768FE" w:rsidRPr="002768FE" w:rsidRDefault="002768FE" w:rsidP="002768FE">
      <w:pPr>
        <w:rPr>
          <w:lang w:val="en-US" w:eastAsia="ja-JP"/>
        </w:rPr>
      </w:pPr>
    </w:p>
    <w:p w14:paraId="39EA6C16" w14:textId="77777777" w:rsidR="002768FE" w:rsidRPr="002768FE" w:rsidRDefault="002768FE" w:rsidP="002768FE">
      <w:pPr>
        <w:rPr>
          <w:lang w:val="en-US" w:eastAsia="ja-JP"/>
        </w:rPr>
      </w:pPr>
      <w:r w:rsidRPr="002768FE">
        <w:rPr>
          <w:lang w:val="en-US" w:eastAsia="ja-JP"/>
        </w:rPr>
        <w:t>## login pop up</w:t>
      </w:r>
    </w:p>
    <w:p w14:paraId="71416919" w14:textId="77777777" w:rsidR="002768FE" w:rsidRPr="002768FE" w:rsidRDefault="002768FE" w:rsidP="002768FE">
      <w:pPr>
        <w:rPr>
          <w:lang w:val="en-US" w:eastAsia="ja-JP"/>
        </w:rPr>
      </w:pPr>
    </w:p>
    <w:p w14:paraId="7569CD81" w14:textId="77777777" w:rsidR="002768FE" w:rsidRPr="002768FE" w:rsidRDefault="002768FE" w:rsidP="002768FE">
      <w:pPr>
        <w:rPr>
          <w:lang w:val="en-US" w:eastAsia="ja-JP"/>
        </w:rPr>
      </w:pPr>
      <w:r w:rsidRPr="002768FE">
        <w:rPr>
          <w:lang w:val="en-US" w:eastAsia="ja-JP"/>
        </w:rPr>
        <w:t>Username</w:t>
      </w:r>
    </w:p>
    <w:p w14:paraId="76FDBD94" w14:textId="77777777" w:rsidR="002768FE" w:rsidRPr="002768FE" w:rsidRDefault="002768FE" w:rsidP="002768FE">
      <w:pPr>
        <w:rPr>
          <w:lang w:val="en-US" w:eastAsia="ja-JP"/>
        </w:rPr>
      </w:pPr>
      <w:r w:rsidRPr="002768FE">
        <w:rPr>
          <w:lang w:val="en-US" w:eastAsia="ja-JP"/>
        </w:rPr>
        <w:t>Password</w:t>
      </w:r>
    </w:p>
    <w:p w14:paraId="7F5ED05F" w14:textId="77777777" w:rsidR="002768FE" w:rsidRPr="002768FE" w:rsidRDefault="002768FE" w:rsidP="002768FE">
      <w:pPr>
        <w:rPr>
          <w:lang w:val="en-US" w:eastAsia="ja-JP"/>
        </w:rPr>
      </w:pPr>
    </w:p>
    <w:p w14:paraId="736CC538" w14:textId="77777777" w:rsidR="002768FE" w:rsidRPr="002768FE" w:rsidRDefault="002768FE" w:rsidP="002768FE">
      <w:pPr>
        <w:rPr>
          <w:lang w:val="en-US" w:eastAsia="ja-JP"/>
        </w:rPr>
      </w:pPr>
    </w:p>
    <w:p w14:paraId="6F8881F5" w14:textId="2ED6E729" w:rsidR="006D2916" w:rsidRDefault="002768FE" w:rsidP="002768FE">
      <w:pPr>
        <w:rPr>
          <w:lang w:val="en-US" w:eastAsia="ja-JP"/>
        </w:rPr>
      </w:pPr>
      <w:r w:rsidRPr="002768FE">
        <w:rPr>
          <w:lang w:val="en-US" w:eastAsia="ja-JP"/>
        </w:rPr>
        <w:t>Returns bool isLoggedIn() : failed</w:t>
      </w:r>
    </w:p>
    <w:p w14:paraId="4EE3BDF8" w14:textId="77777777" w:rsidR="00597D70" w:rsidRDefault="00597D70"/>
    <w:sectPr w:rsidR="00597D70" w:rsidSect="006D2916">
      <w:headerReference w:type="default"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B08E5" w14:textId="77777777" w:rsidR="008D206F" w:rsidRDefault="008D206F" w:rsidP="006D2916">
      <w:pPr>
        <w:spacing w:line="240" w:lineRule="auto"/>
      </w:pPr>
      <w:r>
        <w:separator/>
      </w:r>
    </w:p>
  </w:endnote>
  <w:endnote w:type="continuationSeparator" w:id="0">
    <w:p w14:paraId="1E948D51" w14:textId="77777777" w:rsidR="008D206F" w:rsidRDefault="008D206F" w:rsidP="006D29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177719"/>
      <w:docPartObj>
        <w:docPartGallery w:val="Page Numbers (Bottom of Page)"/>
        <w:docPartUnique/>
      </w:docPartObj>
    </w:sdtPr>
    <w:sdtEndPr>
      <w:rPr>
        <w:noProof/>
      </w:rPr>
    </w:sdtEndPr>
    <w:sdtContent>
      <w:p w14:paraId="51E5C727" w14:textId="77777777" w:rsidR="006D2916" w:rsidRDefault="006D2916" w:rsidP="006D2916">
        <w:pPr>
          <w:pStyle w:val="Footer"/>
          <w:tabs>
            <w:tab w:val="left" w:pos="898"/>
          </w:tabs>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7715FAC2" w14:textId="77777777" w:rsidR="006D2916" w:rsidRDefault="006D2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016278"/>
      <w:docPartObj>
        <w:docPartGallery w:val="Page Numbers (Bottom of Page)"/>
        <w:docPartUnique/>
      </w:docPartObj>
    </w:sdtPr>
    <w:sdtEndPr>
      <w:rPr>
        <w:noProof/>
      </w:rPr>
    </w:sdtEndPr>
    <w:sdtContent>
      <w:p w14:paraId="3FEA9068" w14:textId="77777777" w:rsidR="006D2916" w:rsidRDefault="006D2916" w:rsidP="006D2916">
        <w:pPr>
          <w:pStyle w:val="Footer"/>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24B2AC97" w14:textId="77777777" w:rsidR="006D2916" w:rsidRDefault="006D2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DAC84" w14:textId="77777777" w:rsidR="008D206F" w:rsidRDefault="008D206F" w:rsidP="006D2916">
      <w:pPr>
        <w:spacing w:line="240" w:lineRule="auto"/>
      </w:pPr>
      <w:r>
        <w:separator/>
      </w:r>
    </w:p>
  </w:footnote>
  <w:footnote w:type="continuationSeparator" w:id="0">
    <w:p w14:paraId="0AAD2F08" w14:textId="77777777" w:rsidR="008D206F" w:rsidRDefault="008D206F" w:rsidP="006D29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0124B" w14:textId="77777777" w:rsidR="006D2916" w:rsidRDefault="006D2916">
    <w:pPr>
      <w:pStyle w:val="Header"/>
    </w:pPr>
    <w:r>
      <w:t>Scenario Methodology</w:t>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44B9" w14:textId="186D8A0F" w:rsidR="006D2916" w:rsidRDefault="006D2916" w:rsidP="002768FE">
    <w:pPr>
      <w:pStyle w:val="Title"/>
      <w:jc w:val="left"/>
    </w:pPr>
    <w:r>
      <w:t xml:space="preserve">Running head: </w:t>
    </w:r>
    <w:r w:rsidR="002768FE">
      <w:t>SDV602 Project Milestone 1</w:t>
    </w:r>
    <w:r>
      <w:tab/>
    </w:r>
    <w:r>
      <w:tab/>
    </w:r>
  </w:p>
  <w:p w14:paraId="14F9568F" w14:textId="77777777" w:rsidR="006D2916" w:rsidRDefault="006D29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31E1C"/>
    <w:multiLevelType w:val="hybridMultilevel"/>
    <w:tmpl w:val="9740E1C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32A6C33"/>
    <w:multiLevelType w:val="hybridMultilevel"/>
    <w:tmpl w:val="792287F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9197881"/>
    <w:multiLevelType w:val="hybridMultilevel"/>
    <w:tmpl w:val="7436CD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2221002B"/>
    <w:multiLevelType w:val="hybridMultilevel"/>
    <w:tmpl w:val="4198DDCA"/>
    <w:lvl w:ilvl="0" w:tplc="14090001">
      <w:start w:val="1"/>
      <w:numFmt w:val="bullet"/>
      <w:lvlText w:val=""/>
      <w:lvlJc w:val="left"/>
      <w:pPr>
        <w:ind w:left="780" w:hanging="360"/>
      </w:pPr>
      <w:rPr>
        <w:rFonts w:ascii="Symbol" w:hAnsi="Symbol" w:cs="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cs="Wingdings" w:hint="default"/>
      </w:rPr>
    </w:lvl>
    <w:lvl w:ilvl="3" w:tplc="14090001" w:tentative="1">
      <w:start w:val="1"/>
      <w:numFmt w:val="bullet"/>
      <w:lvlText w:val=""/>
      <w:lvlJc w:val="left"/>
      <w:pPr>
        <w:ind w:left="2940" w:hanging="360"/>
      </w:pPr>
      <w:rPr>
        <w:rFonts w:ascii="Symbol" w:hAnsi="Symbol" w:cs="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cs="Wingdings" w:hint="default"/>
      </w:rPr>
    </w:lvl>
    <w:lvl w:ilvl="6" w:tplc="14090001" w:tentative="1">
      <w:start w:val="1"/>
      <w:numFmt w:val="bullet"/>
      <w:lvlText w:val=""/>
      <w:lvlJc w:val="left"/>
      <w:pPr>
        <w:ind w:left="5100" w:hanging="360"/>
      </w:pPr>
      <w:rPr>
        <w:rFonts w:ascii="Symbol" w:hAnsi="Symbol" w:cs="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cs="Wingdings" w:hint="default"/>
      </w:rPr>
    </w:lvl>
  </w:abstractNum>
  <w:abstractNum w:abstractNumId="4" w15:restartNumberingAfterBreak="0">
    <w:nsid w:val="24F211FB"/>
    <w:multiLevelType w:val="hybridMultilevel"/>
    <w:tmpl w:val="02E0A35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28962B7A"/>
    <w:multiLevelType w:val="hybridMultilevel"/>
    <w:tmpl w:val="58EE2C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7EC283F"/>
    <w:multiLevelType w:val="hybridMultilevel"/>
    <w:tmpl w:val="72F6E1B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40096677"/>
    <w:multiLevelType w:val="hybridMultilevel"/>
    <w:tmpl w:val="4D16C3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27A00F9"/>
    <w:multiLevelType w:val="hybridMultilevel"/>
    <w:tmpl w:val="03E2521C"/>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42CD049B"/>
    <w:multiLevelType w:val="hybridMultilevel"/>
    <w:tmpl w:val="B0EAB7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4C90657"/>
    <w:multiLevelType w:val="hybridMultilevel"/>
    <w:tmpl w:val="CE760DB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48051F88"/>
    <w:multiLevelType w:val="hybridMultilevel"/>
    <w:tmpl w:val="AB5A45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8454FD9"/>
    <w:multiLevelType w:val="hybridMultilevel"/>
    <w:tmpl w:val="1FD0CE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59067655"/>
    <w:multiLevelType w:val="hybridMultilevel"/>
    <w:tmpl w:val="DC3A1E6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D043E46"/>
    <w:multiLevelType w:val="hybridMultilevel"/>
    <w:tmpl w:val="9A6CCC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5EF22950"/>
    <w:multiLevelType w:val="hybridMultilevel"/>
    <w:tmpl w:val="29C0F7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68EB44EF"/>
    <w:multiLevelType w:val="hybridMultilevel"/>
    <w:tmpl w:val="861A18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70401834"/>
    <w:multiLevelType w:val="hybridMultilevel"/>
    <w:tmpl w:val="4A702F8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num w:numId="1">
    <w:abstractNumId w:val="12"/>
  </w:num>
  <w:num w:numId="2">
    <w:abstractNumId w:val="15"/>
  </w:num>
  <w:num w:numId="3">
    <w:abstractNumId w:val="11"/>
  </w:num>
  <w:num w:numId="4">
    <w:abstractNumId w:val="5"/>
  </w:num>
  <w:num w:numId="5">
    <w:abstractNumId w:val="2"/>
  </w:num>
  <w:num w:numId="6">
    <w:abstractNumId w:val="7"/>
  </w:num>
  <w:num w:numId="7">
    <w:abstractNumId w:val="14"/>
  </w:num>
  <w:num w:numId="8">
    <w:abstractNumId w:val="13"/>
  </w:num>
  <w:num w:numId="9">
    <w:abstractNumId w:val="8"/>
  </w:num>
  <w:num w:numId="10">
    <w:abstractNumId w:val="6"/>
  </w:num>
  <w:num w:numId="11">
    <w:abstractNumId w:val="0"/>
  </w:num>
  <w:num w:numId="12">
    <w:abstractNumId w:val="4"/>
  </w:num>
  <w:num w:numId="13">
    <w:abstractNumId w:val="1"/>
  </w:num>
  <w:num w:numId="14">
    <w:abstractNumId w:val="10"/>
  </w:num>
  <w:num w:numId="15">
    <w:abstractNumId w:val="3"/>
  </w:num>
  <w:num w:numId="16">
    <w:abstractNumId w:val="17"/>
  </w:num>
  <w:num w:numId="17">
    <w:abstractNumId w:val="16"/>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916"/>
    <w:rsid w:val="00022779"/>
    <w:rsid w:val="00106A8E"/>
    <w:rsid w:val="001F045B"/>
    <w:rsid w:val="002768FE"/>
    <w:rsid w:val="0030434A"/>
    <w:rsid w:val="00597D70"/>
    <w:rsid w:val="005B1899"/>
    <w:rsid w:val="00623C6C"/>
    <w:rsid w:val="006D2916"/>
    <w:rsid w:val="00703751"/>
    <w:rsid w:val="008D206F"/>
    <w:rsid w:val="00974908"/>
    <w:rsid w:val="009F2845"/>
    <w:rsid w:val="00A1361F"/>
    <w:rsid w:val="00A22F71"/>
    <w:rsid w:val="00A92C59"/>
    <w:rsid w:val="00AB221E"/>
    <w:rsid w:val="00D45FF0"/>
    <w:rsid w:val="00D72DD6"/>
    <w:rsid w:val="00F67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66B6A"/>
  <w15:chartTrackingRefBased/>
  <w15:docId w15:val="{770100F1-D89D-4B30-B1C7-17CBBC5B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Normal"/>
    <w:qFormat/>
    <w:rsid w:val="009F2845"/>
    <w:pPr>
      <w:spacing w:line="360" w:lineRule="auto"/>
    </w:pPr>
    <w:rPr>
      <w:rFonts w:ascii="Times New Roman" w:hAnsi="Times New Roman"/>
      <w:sz w:val="24"/>
      <w:szCs w:val="24"/>
      <w:lang w:val="en-GB"/>
    </w:rPr>
  </w:style>
  <w:style w:type="paragraph" w:styleId="Heading1">
    <w:name w:val="heading 1"/>
    <w:aliases w:val="APA Heading 1"/>
    <w:basedOn w:val="Normal"/>
    <w:next w:val="Normal"/>
    <w:link w:val="Heading1Char"/>
    <w:uiPriority w:val="4"/>
    <w:qFormat/>
    <w:rsid w:val="00106A8E"/>
    <w:pPr>
      <w:keepNext/>
      <w:keepLines/>
      <w:jc w:val="center"/>
      <w:outlineLvl w:val="0"/>
    </w:pPr>
    <w:rPr>
      <w:rFonts w:asciiTheme="majorHAnsi" w:eastAsiaTheme="majorEastAsia" w:hAnsiTheme="majorHAnsi" w:cstheme="majorBidi"/>
      <w:b/>
      <w:szCs w:val="32"/>
    </w:rPr>
  </w:style>
  <w:style w:type="paragraph" w:styleId="Heading2">
    <w:name w:val="heading 2"/>
    <w:aliases w:val="APA Heading 2"/>
    <w:basedOn w:val="Normal"/>
    <w:next w:val="Normal"/>
    <w:link w:val="Heading2Char"/>
    <w:uiPriority w:val="4"/>
    <w:unhideWhenUsed/>
    <w:qFormat/>
    <w:rsid w:val="00106A8E"/>
    <w:pPr>
      <w:keepNext/>
      <w:keepLines/>
      <w:outlineLvl w:val="1"/>
    </w:pPr>
    <w:rPr>
      <w:rFonts w:asciiTheme="majorHAnsi" w:eastAsiaTheme="majorEastAsia" w:hAnsiTheme="majorHAnsi" w:cstheme="majorBidi"/>
      <w:b/>
      <w:szCs w:val="26"/>
    </w:rPr>
  </w:style>
  <w:style w:type="paragraph" w:styleId="Heading3">
    <w:name w:val="heading 3"/>
    <w:aliases w:val="APA Heading 3"/>
    <w:basedOn w:val="Normal"/>
    <w:next w:val="Normal"/>
    <w:link w:val="Heading3Char"/>
    <w:uiPriority w:val="9"/>
    <w:unhideWhenUsed/>
    <w:qFormat/>
    <w:rsid w:val="00106A8E"/>
    <w:pPr>
      <w:keepNext/>
      <w:keepLines/>
      <w:outlineLvl w:val="2"/>
    </w:pPr>
    <w:rPr>
      <w:rFonts w:asciiTheme="majorHAnsi" w:eastAsiaTheme="majorEastAsia" w:hAnsiTheme="majorHAnsi" w:cstheme="majorBidi"/>
      <w:b/>
    </w:rPr>
  </w:style>
  <w:style w:type="paragraph" w:styleId="Heading4">
    <w:name w:val="heading 4"/>
    <w:aliases w:val="APA Heading 4"/>
    <w:basedOn w:val="Normal"/>
    <w:next w:val="Normal"/>
    <w:link w:val="Heading4Char"/>
    <w:uiPriority w:val="9"/>
    <w:unhideWhenUsed/>
    <w:qFormat/>
    <w:rsid w:val="00106A8E"/>
    <w:pPr>
      <w:keepNext/>
      <w:keepLines/>
      <w:outlineLvl w:val="3"/>
    </w:pPr>
    <w:rPr>
      <w:rFonts w:asciiTheme="majorHAnsi" w:eastAsiaTheme="majorEastAsia" w:hAnsiTheme="majorHAnsi" w:cstheme="majorBidi"/>
      <w:b/>
      <w:i/>
      <w:iCs/>
    </w:rPr>
  </w:style>
  <w:style w:type="paragraph" w:styleId="Heading5">
    <w:name w:val="heading 5"/>
    <w:aliases w:val="APA Heading 5"/>
    <w:basedOn w:val="Normal"/>
    <w:next w:val="Normal"/>
    <w:link w:val="Heading5Char"/>
    <w:uiPriority w:val="9"/>
    <w:unhideWhenUsed/>
    <w:qFormat/>
    <w:rsid w:val="00106A8E"/>
    <w:pPr>
      <w:keepNext/>
      <w:keepLines/>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A7">
    <w:name w:val="APA 7"/>
    <w:basedOn w:val="DefaultParagraphFont"/>
    <w:uiPriority w:val="1"/>
    <w:rsid w:val="00623C6C"/>
    <w:rPr>
      <w:lang w:val="en-GB"/>
    </w:rPr>
  </w:style>
  <w:style w:type="paragraph" w:customStyle="1" w:styleId="ToFHeading">
    <w:name w:val="ToF Heading"/>
    <w:basedOn w:val="TOCHeading"/>
    <w:qFormat/>
    <w:rsid w:val="00106A8E"/>
    <w:pPr>
      <w:spacing w:before="240" w:after="160" w:line="259" w:lineRule="auto"/>
    </w:pPr>
  </w:style>
  <w:style w:type="character" w:customStyle="1" w:styleId="Heading1Char">
    <w:name w:val="Heading 1 Char"/>
    <w:aliases w:val="APA Heading 1 Char"/>
    <w:basedOn w:val="DefaultParagraphFont"/>
    <w:link w:val="Heading1"/>
    <w:uiPriority w:val="4"/>
    <w:rsid w:val="00106A8E"/>
    <w:rPr>
      <w:rFonts w:asciiTheme="majorHAnsi" w:eastAsiaTheme="majorEastAsia" w:hAnsiTheme="majorHAnsi" w:cstheme="majorBidi"/>
      <w:b/>
      <w:sz w:val="24"/>
      <w:szCs w:val="32"/>
    </w:rPr>
  </w:style>
  <w:style w:type="paragraph" w:styleId="TOCHeading">
    <w:name w:val="TOC Heading"/>
    <w:basedOn w:val="Heading1"/>
    <w:next w:val="Normal"/>
    <w:uiPriority w:val="39"/>
    <w:unhideWhenUsed/>
    <w:qFormat/>
    <w:rsid w:val="00106A8E"/>
    <w:rPr>
      <w:rFonts w:ascii="Times New Roman" w:hAnsi="Times New Roman"/>
      <w:b w:val="0"/>
    </w:rPr>
  </w:style>
  <w:style w:type="paragraph" w:customStyle="1" w:styleId="DecimalAligned">
    <w:name w:val="Decimal Aligned"/>
    <w:basedOn w:val="Normal"/>
    <w:uiPriority w:val="40"/>
    <w:qFormat/>
    <w:rsid w:val="00106A8E"/>
    <w:pPr>
      <w:tabs>
        <w:tab w:val="decimal" w:pos="360"/>
      </w:tabs>
      <w:spacing w:after="200" w:line="276" w:lineRule="auto"/>
    </w:pPr>
    <w:rPr>
      <w:rFonts w:eastAsiaTheme="minorEastAsia" w:cs="Times New Roman"/>
      <w:color w:val="000000" w:themeColor="text1"/>
      <w:sz w:val="22"/>
    </w:rPr>
  </w:style>
  <w:style w:type="character" w:customStyle="1" w:styleId="Heading2Char">
    <w:name w:val="Heading 2 Char"/>
    <w:aliases w:val="APA Heading 2 Char"/>
    <w:basedOn w:val="DefaultParagraphFont"/>
    <w:link w:val="Heading2"/>
    <w:uiPriority w:val="4"/>
    <w:rsid w:val="00106A8E"/>
    <w:rPr>
      <w:rFonts w:asciiTheme="majorHAnsi" w:eastAsiaTheme="majorEastAsia" w:hAnsiTheme="majorHAnsi" w:cstheme="majorBidi"/>
      <w:b/>
      <w:sz w:val="24"/>
      <w:szCs w:val="26"/>
    </w:rPr>
  </w:style>
  <w:style w:type="character" w:customStyle="1" w:styleId="Heading3Char">
    <w:name w:val="Heading 3 Char"/>
    <w:aliases w:val="APA Heading 3 Char"/>
    <w:basedOn w:val="DefaultParagraphFont"/>
    <w:link w:val="Heading3"/>
    <w:uiPriority w:val="9"/>
    <w:rsid w:val="00106A8E"/>
    <w:rPr>
      <w:rFonts w:asciiTheme="majorHAnsi" w:eastAsiaTheme="majorEastAsia" w:hAnsiTheme="majorHAnsi" w:cstheme="majorBidi"/>
      <w:b/>
      <w:sz w:val="24"/>
      <w:szCs w:val="24"/>
    </w:rPr>
  </w:style>
  <w:style w:type="character" w:customStyle="1" w:styleId="Heading4Char">
    <w:name w:val="Heading 4 Char"/>
    <w:aliases w:val="APA Heading 4 Char"/>
    <w:basedOn w:val="DefaultParagraphFont"/>
    <w:link w:val="Heading4"/>
    <w:uiPriority w:val="9"/>
    <w:rsid w:val="00106A8E"/>
    <w:rPr>
      <w:rFonts w:asciiTheme="majorHAnsi" w:eastAsiaTheme="majorEastAsia" w:hAnsiTheme="majorHAnsi" w:cstheme="majorBidi"/>
      <w:b/>
      <w:i/>
      <w:iCs/>
      <w:sz w:val="24"/>
    </w:rPr>
  </w:style>
  <w:style w:type="character" w:customStyle="1" w:styleId="Heading5Char">
    <w:name w:val="Heading 5 Char"/>
    <w:aliases w:val="APA Heading 5 Char"/>
    <w:basedOn w:val="DefaultParagraphFont"/>
    <w:link w:val="Heading5"/>
    <w:uiPriority w:val="9"/>
    <w:rsid w:val="00106A8E"/>
    <w:rPr>
      <w:rFonts w:asciiTheme="majorHAnsi" w:eastAsiaTheme="majorEastAsia" w:hAnsiTheme="majorHAnsi" w:cstheme="majorBidi"/>
      <w:i/>
      <w:sz w:val="24"/>
    </w:rPr>
  </w:style>
  <w:style w:type="paragraph" w:styleId="Caption">
    <w:name w:val="caption"/>
    <w:basedOn w:val="Normal"/>
    <w:next w:val="Normal"/>
    <w:uiPriority w:val="35"/>
    <w:unhideWhenUsed/>
    <w:qFormat/>
    <w:rsid w:val="00106A8E"/>
    <w:pPr>
      <w:spacing w:before="80" w:after="240" w:line="240" w:lineRule="auto"/>
    </w:pPr>
    <w:rPr>
      <w:i/>
      <w:iCs/>
      <w:sz w:val="18"/>
      <w:szCs w:val="18"/>
    </w:rPr>
  </w:style>
  <w:style w:type="paragraph" w:styleId="Title">
    <w:name w:val="Title"/>
    <w:aliases w:val="APA Title"/>
    <w:basedOn w:val="Normal"/>
    <w:next w:val="Normal"/>
    <w:link w:val="TitleChar"/>
    <w:uiPriority w:val="10"/>
    <w:qFormat/>
    <w:rsid w:val="00106A8E"/>
    <w:pPr>
      <w:contextualSpacing/>
      <w:jc w:val="center"/>
    </w:pPr>
    <w:rPr>
      <w:rFonts w:asciiTheme="majorHAnsi" w:eastAsiaTheme="majorEastAsia" w:hAnsiTheme="majorHAnsi" w:cstheme="majorBidi"/>
      <w:spacing w:val="-10"/>
      <w:kern w:val="28"/>
      <w:szCs w:val="56"/>
    </w:rPr>
  </w:style>
  <w:style w:type="character" w:customStyle="1" w:styleId="TitleChar">
    <w:name w:val="Title Char"/>
    <w:aliases w:val="APA Title Char"/>
    <w:basedOn w:val="DefaultParagraphFont"/>
    <w:link w:val="Title"/>
    <w:uiPriority w:val="10"/>
    <w:rsid w:val="00106A8E"/>
    <w:rPr>
      <w:rFonts w:asciiTheme="majorHAnsi" w:eastAsiaTheme="majorEastAsia" w:hAnsiTheme="majorHAnsi" w:cstheme="majorBidi"/>
      <w:spacing w:val="-10"/>
      <w:kern w:val="28"/>
      <w:sz w:val="24"/>
      <w:szCs w:val="56"/>
    </w:rPr>
  </w:style>
  <w:style w:type="character" w:styleId="SubtleEmphasis">
    <w:name w:val="Subtle Emphasis"/>
    <w:basedOn w:val="DefaultParagraphFont"/>
    <w:uiPriority w:val="19"/>
    <w:qFormat/>
    <w:rsid w:val="00106A8E"/>
    <w:rPr>
      <w:i/>
      <w:iCs/>
    </w:rPr>
  </w:style>
  <w:style w:type="character" w:styleId="SubtleReference">
    <w:name w:val="Subtle Reference"/>
    <w:basedOn w:val="DefaultParagraphFont"/>
    <w:uiPriority w:val="31"/>
    <w:qFormat/>
    <w:rsid w:val="00106A8E"/>
    <w:rPr>
      <w:smallCaps/>
      <w:color w:val="5A5A5A" w:themeColor="text1" w:themeTint="A5"/>
    </w:rPr>
  </w:style>
  <w:style w:type="paragraph" w:styleId="Header">
    <w:name w:val="header"/>
    <w:basedOn w:val="Normal"/>
    <w:link w:val="HeaderChar"/>
    <w:uiPriority w:val="99"/>
    <w:unhideWhenUsed/>
    <w:rsid w:val="006D2916"/>
    <w:pPr>
      <w:tabs>
        <w:tab w:val="center" w:pos="4513"/>
        <w:tab w:val="right" w:pos="9026"/>
      </w:tabs>
      <w:spacing w:line="240" w:lineRule="auto"/>
    </w:pPr>
  </w:style>
  <w:style w:type="character" w:customStyle="1" w:styleId="HeaderChar">
    <w:name w:val="Header Char"/>
    <w:basedOn w:val="DefaultParagraphFont"/>
    <w:link w:val="Header"/>
    <w:uiPriority w:val="99"/>
    <w:rsid w:val="006D2916"/>
    <w:rPr>
      <w:rFonts w:ascii="Times New Roman" w:hAnsi="Times New Roman"/>
      <w:sz w:val="24"/>
      <w:szCs w:val="24"/>
      <w:lang w:val="en-GB"/>
    </w:rPr>
  </w:style>
  <w:style w:type="paragraph" w:styleId="Footer">
    <w:name w:val="footer"/>
    <w:basedOn w:val="Normal"/>
    <w:link w:val="FooterChar"/>
    <w:uiPriority w:val="99"/>
    <w:unhideWhenUsed/>
    <w:rsid w:val="006D2916"/>
    <w:pPr>
      <w:tabs>
        <w:tab w:val="center" w:pos="4513"/>
        <w:tab w:val="right" w:pos="9026"/>
      </w:tabs>
      <w:spacing w:line="240" w:lineRule="auto"/>
    </w:pPr>
  </w:style>
  <w:style w:type="character" w:customStyle="1" w:styleId="FooterChar">
    <w:name w:val="Footer Char"/>
    <w:basedOn w:val="DefaultParagraphFont"/>
    <w:link w:val="Footer"/>
    <w:uiPriority w:val="99"/>
    <w:rsid w:val="006D2916"/>
    <w:rPr>
      <w:rFonts w:ascii="Times New Roman" w:hAnsi="Times New Roman"/>
      <w:sz w:val="24"/>
      <w:szCs w:val="24"/>
      <w:lang w:val="en-GB"/>
    </w:rPr>
  </w:style>
  <w:style w:type="paragraph" w:styleId="Bibliography">
    <w:name w:val="Bibliography"/>
    <w:aliases w:val="APA Bibliography"/>
    <w:basedOn w:val="Normal"/>
    <w:next w:val="Normal"/>
    <w:uiPriority w:val="37"/>
    <w:unhideWhenUsed/>
    <w:qFormat/>
    <w:rsid w:val="006D2916"/>
    <w:pPr>
      <w:ind w:left="720" w:hanging="720"/>
    </w:pPr>
    <w:rPr>
      <w:rFonts w:eastAsiaTheme="minorEastAsia"/>
      <w:kern w:val="24"/>
      <w:lang w:val="en-US" w:eastAsia="ja-JP"/>
    </w:rPr>
  </w:style>
  <w:style w:type="paragraph" w:styleId="NormalWeb">
    <w:name w:val="Normal (Web)"/>
    <w:basedOn w:val="Normal"/>
    <w:uiPriority w:val="99"/>
    <w:semiHidden/>
    <w:unhideWhenUsed/>
    <w:rsid w:val="006D2916"/>
    <w:pPr>
      <w:spacing w:before="100" w:beforeAutospacing="1" w:after="100" w:afterAutospacing="1"/>
    </w:pPr>
    <w:rPr>
      <w:rFonts w:cs="Times New Roman"/>
      <w:lang w:eastAsia="en-GB"/>
    </w:rPr>
  </w:style>
  <w:style w:type="character" w:customStyle="1" w:styleId="apple-tab-span">
    <w:name w:val="apple-tab-span"/>
    <w:basedOn w:val="DefaultParagraphFont"/>
    <w:rsid w:val="006D2916"/>
  </w:style>
  <w:style w:type="paragraph" w:styleId="ListParagraph">
    <w:name w:val="List Paragraph"/>
    <w:aliases w:val="APA List"/>
    <w:basedOn w:val="Normal"/>
    <w:uiPriority w:val="34"/>
    <w:qFormat/>
    <w:rsid w:val="006D2916"/>
    <w:pPr>
      <w:ind w:left="720"/>
      <w:contextualSpacing/>
    </w:pPr>
  </w:style>
  <w:style w:type="character" w:styleId="Strong">
    <w:name w:val="Strong"/>
    <w:basedOn w:val="DefaultParagraphFont"/>
    <w:uiPriority w:val="22"/>
    <w:rsid w:val="006D2916"/>
    <w:rPr>
      <w:b/>
      <w:bCs/>
    </w:rPr>
  </w:style>
  <w:style w:type="paragraph" w:styleId="TOC1">
    <w:name w:val="toc 1"/>
    <w:basedOn w:val="Normal"/>
    <w:next w:val="Normal"/>
    <w:autoRedefine/>
    <w:uiPriority w:val="39"/>
    <w:unhideWhenUsed/>
    <w:rsid w:val="006D2916"/>
    <w:pPr>
      <w:spacing w:after="100"/>
    </w:pPr>
  </w:style>
  <w:style w:type="character" w:styleId="Hyperlink">
    <w:name w:val="Hyperlink"/>
    <w:basedOn w:val="DefaultParagraphFont"/>
    <w:uiPriority w:val="99"/>
    <w:unhideWhenUsed/>
    <w:rsid w:val="006D2916"/>
    <w:rPr>
      <w:color w:val="0563C1" w:themeColor="hyperlink"/>
      <w:u w:val="single"/>
    </w:rPr>
  </w:style>
  <w:style w:type="paragraph" w:styleId="TOC2">
    <w:name w:val="toc 2"/>
    <w:basedOn w:val="Normal"/>
    <w:next w:val="Normal"/>
    <w:autoRedefine/>
    <w:uiPriority w:val="39"/>
    <w:unhideWhenUsed/>
    <w:rsid w:val="006D2916"/>
    <w:pPr>
      <w:spacing w:after="100"/>
      <w:ind w:left="240"/>
    </w:pPr>
  </w:style>
  <w:style w:type="paragraph" w:styleId="BalloonText">
    <w:name w:val="Balloon Text"/>
    <w:basedOn w:val="Normal"/>
    <w:link w:val="BalloonTextChar"/>
    <w:uiPriority w:val="99"/>
    <w:semiHidden/>
    <w:unhideWhenUsed/>
    <w:rsid w:val="006D29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916"/>
    <w:rPr>
      <w:rFonts w:ascii="Segoe UI" w:hAnsi="Segoe UI" w:cs="Segoe UI"/>
      <w:sz w:val="18"/>
      <w:szCs w:val="18"/>
      <w:lang w:val="en-GB"/>
    </w:rPr>
  </w:style>
  <w:style w:type="paragraph" w:styleId="TOC3">
    <w:name w:val="toc 3"/>
    <w:basedOn w:val="Normal"/>
    <w:next w:val="Normal"/>
    <w:autoRedefine/>
    <w:uiPriority w:val="39"/>
    <w:unhideWhenUsed/>
    <w:rsid w:val="006D2916"/>
    <w:pPr>
      <w:spacing w:after="100"/>
      <w:ind w:left="480"/>
    </w:pPr>
  </w:style>
  <w:style w:type="paragraph" w:styleId="NoSpacing">
    <w:name w:val="No Spacing"/>
    <w:uiPriority w:val="1"/>
    <w:qFormat/>
    <w:rsid w:val="006D2916"/>
    <w:pPr>
      <w:spacing w:line="240" w:lineRule="auto"/>
    </w:pPr>
    <w:rPr>
      <w:rFonts w:ascii="Times New Roman" w:hAnsi="Times New Roman"/>
      <w:sz w:val="24"/>
      <w:szCs w:val="24"/>
      <w:lang w:val="en-GB"/>
    </w:rPr>
  </w:style>
  <w:style w:type="table" w:styleId="TableGrid">
    <w:name w:val="Table Grid"/>
    <w:basedOn w:val="TableNormal"/>
    <w:uiPriority w:val="39"/>
    <w:rsid w:val="006D29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2916"/>
    <w:pPr>
      <w:autoSpaceDE w:val="0"/>
      <w:autoSpaceDN w:val="0"/>
      <w:adjustRightInd w:val="0"/>
      <w:spacing w:line="240" w:lineRule="auto"/>
    </w:pPr>
    <w:rPr>
      <w:rFonts w:ascii="Calibri" w:hAnsi="Calibri" w:cs="Calibri"/>
      <w:color w:val="000000"/>
      <w:sz w:val="24"/>
      <w:szCs w:val="24"/>
    </w:rPr>
  </w:style>
  <w:style w:type="character" w:customStyle="1" w:styleId="a-size-base">
    <w:name w:val="a-size-base"/>
    <w:basedOn w:val="DefaultParagraphFont"/>
    <w:rsid w:val="006D2916"/>
  </w:style>
  <w:style w:type="character" w:customStyle="1" w:styleId="p-org">
    <w:name w:val="p-org"/>
    <w:basedOn w:val="DefaultParagraphFont"/>
    <w:rsid w:val="00F67E07"/>
  </w:style>
  <w:style w:type="character" w:styleId="UnresolvedMention">
    <w:name w:val="Unresolved Mention"/>
    <w:basedOn w:val="DefaultParagraphFont"/>
    <w:uiPriority w:val="99"/>
    <w:semiHidden/>
    <w:unhideWhenUsed/>
    <w:rsid w:val="00F67E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CSSEGISandData"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5</TotalTime>
  <Pages>10</Pages>
  <Words>757</Words>
  <Characters>4045</Characters>
  <Application>Microsoft Office Word</Application>
  <DocSecurity>0</DocSecurity>
  <Lines>311</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Christison</dc:creator>
  <cp:keywords/>
  <dc:description/>
  <cp:lastModifiedBy>Mark Christison</cp:lastModifiedBy>
  <cp:revision>5</cp:revision>
  <dcterms:created xsi:type="dcterms:W3CDTF">2021-08-16T00:27:00Z</dcterms:created>
  <dcterms:modified xsi:type="dcterms:W3CDTF">2021-08-25T03:54:00Z</dcterms:modified>
</cp:coreProperties>
</file>